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44CC7" w:rsidRDefault="00744CC7">
      <w:pPr>
        <w:pBdr>
          <w:top w:val="single" w:sz="4" w:space="1" w:color="00000A"/>
          <w:left w:val="none" w:sz="0" w:space="0" w:color="000000"/>
          <w:bottom w:val="none" w:sz="0" w:space="0" w:color="000000"/>
          <w:right w:val="none" w:sz="0" w:space="0" w:color="000000"/>
        </w:pBdr>
        <w:bidi/>
        <w:spacing w:after="0" w:line="240" w:lineRule="auto"/>
        <w:ind w:right="127"/>
        <w:jc w:val="center"/>
      </w:pPr>
      <w:bookmarkStart w:id="0" w:name="_GoBack"/>
      <w:bookmarkEnd w:id="0"/>
      <w:r>
        <w:rPr>
          <w:rFonts w:ascii="Simplified Arabic" w:eastAsia="Times New Roman" w:hAnsi="Simplified Arabic" w:cs="Simplified Arabic"/>
          <w:b/>
          <w:bCs/>
          <w:sz w:val="28"/>
          <w:szCs w:val="28"/>
          <w:shd w:val="clear" w:color="auto" w:fill="FFFFFF"/>
          <w:rtl/>
          <w:lang w:val="en-GB" w:bidi="ar-LY"/>
        </w:rPr>
        <w:t>عنوان هذه الورقة شروط الكتابة للتقدم بورقة علمية لمجلة جامعة سبها للعلوم البحثة والتطبيقية (يمكنك استخدام هذه الورقة كقالب فقط امسح ثم ألصق موضوعك مع عدم تغير تنسيقات الخط وغيرها)</w:t>
      </w:r>
    </w:p>
    <w:p w:rsidR="00744CC7" w:rsidRDefault="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rPr>
        <w:t>اسم المؤلف الاول ولقبه</w:t>
      </w:r>
      <w:r>
        <w:rPr>
          <w:rFonts w:ascii="Simplified Arabic" w:eastAsia="Times New Roman" w:hAnsi="Simplified Arabic" w:cs="Simplified Arabic"/>
          <w:sz w:val="24"/>
          <w:szCs w:val="24"/>
          <w:shd w:val="clear" w:color="auto" w:fill="FFFFFF"/>
          <w:rtl/>
          <w:lang w:val="en-GB" w:bidi="ar-LY"/>
        </w:rPr>
        <w:t xml:space="preserve">* و </w:t>
      </w:r>
      <w:r>
        <w:rPr>
          <w:rFonts w:ascii="Simplified Arabic" w:eastAsia="Times New Roman" w:hAnsi="Simplified Arabic" w:cs="Simplified Arabic" w:hint="cs"/>
          <w:sz w:val="24"/>
          <w:szCs w:val="24"/>
          <w:shd w:val="clear" w:color="auto" w:fill="FFFFFF"/>
          <w:rtl/>
          <w:lang w:val="en-GB"/>
        </w:rPr>
        <w:t>اسم المؤلف الثاني ولقبه</w:t>
      </w:r>
    </w:p>
    <w:p w:rsidR="00744CC7" w:rsidRDefault="00355FE0" w:rsidP="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bidi="ar-LY"/>
        </w:rPr>
        <w:t xml:space="preserve">قسم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كلية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w:t>
      </w:r>
      <w:r>
        <w:rPr>
          <w:rFonts w:ascii="Simplified Arabic" w:eastAsia="Times New Roman" w:hAnsi="Simplified Arabic" w:cs="Simplified Arabic"/>
          <w:sz w:val="24"/>
          <w:szCs w:val="24"/>
          <w:shd w:val="clear" w:color="auto" w:fill="FFFFFF"/>
          <w:rtl/>
          <w:lang w:val="en-GB" w:bidi="ar-LY"/>
        </w:rPr>
        <w:t xml:space="preserve">جامعة </w:t>
      </w:r>
      <w:r w:rsidR="00744CC7">
        <w:rPr>
          <w:rFonts w:ascii="Simplified Arabic" w:eastAsia="Times New Roman" w:hAnsi="Simplified Arabic" w:cs="Simplified Arabic"/>
          <w:sz w:val="24"/>
          <w:szCs w:val="24"/>
          <w:shd w:val="clear" w:color="auto" w:fill="FFFFFF"/>
          <w:rtl/>
          <w:lang w:val="en-GB" w:bidi="ar-LY"/>
        </w:rPr>
        <w:t xml:space="preserve">، </w:t>
      </w:r>
      <w:r>
        <w:rPr>
          <w:rFonts w:ascii="Simplified Arabic" w:eastAsia="Times New Roman" w:hAnsi="Simplified Arabic" w:cs="Simplified Arabic" w:hint="cs"/>
          <w:sz w:val="24"/>
          <w:szCs w:val="24"/>
          <w:shd w:val="clear" w:color="auto" w:fill="FFFFFF"/>
          <w:rtl/>
          <w:lang w:val="en-GB" w:bidi="ar-LY"/>
        </w:rPr>
        <w:t>البلد</w:t>
      </w:r>
      <w:r w:rsidR="00744CC7">
        <w:rPr>
          <w:rFonts w:ascii="Simplified Arabic" w:eastAsia="Times New Roman" w:hAnsi="Simplified Arabic" w:cs="Simplified Arabic"/>
          <w:sz w:val="24"/>
          <w:szCs w:val="24"/>
          <w:shd w:val="clear" w:color="auto" w:fill="FFFFFF"/>
          <w:rtl/>
          <w:lang w:val="en-GB" w:bidi="ar-LY"/>
        </w:rPr>
        <w:t xml:space="preserve"> </w:t>
      </w:r>
    </w:p>
    <w:p w:rsidR="00744CC7" w:rsidRDefault="00744CC7">
      <w:pPr>
        <w:pBdr>
          <w:top w:val="none" w:sz="0" w:space="0" w:color="000000"/>
          <w:left w:val="none" w:sz="0" w:space="0" w:color="000000"/>
          <w:bottom w:val="single" w:sz="4" w:space="1" w:color="00000A"/>
          <w:right w:val="none" w:sz="0" w:space="0" w:color="000000"/>
        </w:pBdr>
        <w:bidi/>
        <w:spacing w:after="0" w:line="240" w:lineRule="auto"/>
        <w:ind w:right="127"/>
        <w:jc w:val="center"/>
      </w:pPr>
      <w:r>
        <w:rPr>
          <w:rFonts w:ascii="Simplified Arabic" w:eastAsia="Times New Roman" w:hAnsi="Simplified Arabic" w:cs="Simplified Arabic"/>
          <w:sz w:val="18"/>
          <w:szCs w:val="18"/>
          <w:shd w:val="clear" w:color="auto" w:fill="FFFFFF"/>
          <w:rtl/>
          <w:lang w:val="en-GB" w:bidi="ar-LY"/>
        </w:rPr>
        <w:t xml:space="preserve">*للمراسلة </w:t>
      </w:r>
      <w:r>
        <w:rPr>
          <w:rFonts w:ascii="Simplified Arabic" w:eastAsia="Times New Roman" w:hAnsi="Simplified Arabic" w:cs="Simplified Arabic"/>
          <w:sz w:val="18"/>
          <w:szCs w:val="18"/>
          <w:shd w:val="clear" w:color="auto" w:fill="FFFFFF"/>
          <w:lang w:val="en-GB" w:bidi="ar-LY"/>
        </w:rPr>
        <w:t>info@suj.sebhau.edu.ly</w:t>
      </w:r>
      <w:r>
        <w:rPr>
          <w:rFonts w:ascii="Simplified Arabic" w:eastAsia="Times New Roman" w:hAnsi="Simplified Arabic" w:cs="Simplified Arabic"/>
          <w:sz w:val="18"/>
          <w:szCs w:val="18"/>
          <w:shd w:val="clear" w:color="auto" w:fill="FFFFFF"/>
          <w:rtl/>
          <w:lang w:val="en-GB" w:bidi="ar-LY"/>
        </w:rPr>
        <w:t xml:space="preserve"> </w:t>
      </w:r>
    </w:p>
    <w:p w:rsidR="00744CC7" w:rsidRDefault="00744CC7">
      <w:pPr>
        <w:bidi/>
        <w:spacing w:after="0" w:line="240" w:lineRule="auto"/>
        <w:ind w:right="127"/>
        <w:jc w:val="both"/>
      </w:pPr>
      <w:r>
        <w:rPr>
          <w:rFonts w:ascii="Simplified Arabic" w:eastAsia="Times New Roman" w:hAnsi="Simplified Arabic" w:cs="Simplified Arabic"/>
          <w:b/>
          <w:bCs/>
          <w:shd w:val="clear" w:color="auto" w:fill="FFFFFF"/>
          <w:rtl/>
        </w:rPr>
        <w:t>الملخص</w:t>
      </w:r>
    </w:p>
    <w:p w:rsidR="00744CC7"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sidRPr="00C80D58">
        <w:rPr>
          <w:rFonts w:ascii="Simplified Arabic" w:eastAsia="Times New Roman" w:hAnsi="Simplified Arabic" w:cs="Simplified Arabic" w:hint="cs"/>
          <w:shd w:val="clear" w:color="auto" w:fill="FFFFFF"/>
          <w:rtl/>
        </w:rPr>
        <w:t>لايزيد عن 250 كلمة</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 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hint="cs"/>
          <w:shd w:val="clear" w:color="auto" w:fill="FFFFFF"/>
          <w:rtl/>
        </w:rPr>
        <w:t>ولايجوز كتابة مراجع اومعادلات في الملخص.</w:t>
      </w:r>
      <w:r>
        <w:rPr>
          <w:rFonts w:ascii="Simplified Arabic" w:eastAsia="Times New Roman" w:hAnsi="Simplified Arabic" w:cs="Simplified Arabic" w:hint="cs"/>
          <w:shd w:val="clear" w:color="auto" w:fill="FFFFFF"/>
          <w:rtl/>
          <w:lang w:val="en-GB" w:bidi="ar-LY"/>
        </w:rPr>
        <w:t xml:space="preserve"> </w:t>
      </w:r>
    </w:p>
    <w:p w:rsidR="00C80D58"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Pr>
          <w:rFonts w:ascii="Simplified Arabic" w:eastAsia="Times New Roman" w:hAnsi="Simplified Arabic" w:cs="Simplified Arabic"/>
          <w:b/>
          <w:bCs/>
          <w:shd w:val="clear" w:color="auto" w:fill="FFFFFF"/>
          <w:rtl/>
          <w:lang w:bidi="ar-LY"/>
        </w:rPr>
        <w:t>الكلمات ال</w:t>
      </w:r>
      <w:r>
        <w:rPr>
          <w:rFonts w:ascii="Simplified Arabic" w:eastAsia="Times New Roman" w:hAnsi="Simplified Arabic" w:cs="Simplified Arabic" w:hint="cs"/>
          <w:b/>
          <w:bCs/>
          <w:shd w:val="clear" w:color="auto" w:fill="FFFFFF"/>
          <w:rtl/>
          <w:lang w:bidi="ar-LY"/>
        </w:rPr>
        <w:t>مفتاحية</w:t>
      </w:r>
      <w:r>
        <w:rPr>
          <w:rFonts w:ascii="Simplified Arabic" w:eastAsia="Times New Roman" w:hAnsi="Simplified Arabic" w:cs="Simplified Arabic"/>
          <w:b/>
          <w:bCs/>
          <w:shd w:val="clear" w:color="auto" w:fill="FFFFFF"/>
          <w:rtl/>
          <w:lang w:bidi="ar-LY"/>
        </w:rPr>
        <w:t>:</w:t>
      </w:r>
      <w:r>
        <w:rPr>
          <w:rFonts w:ascii="Simplified Arabic" w:eastAsia="Times New Roman" w:hAnsi="Simplified Arabic" w:cs="Simplified Arabic"/>
          <w:shd w:val="clear" w:color="auto" w:fill="FFFFFF"/>
          <w:rtl/>
          <w:lang w:bidi="ar-LY"/>
        </w:rPr>
        <w:t xml:space="preserve"> </w:t>
      </w:r>
      <w:r>
        <w:rPr>
          <w:rFonts w:ascii="Simplified Arabic" w:eastAsia="Times New Roman" w:hAnsi="Simplified Arabic" w:cs="Simplified Arabic" w:hint="cs"/>
          <w:shd w:val="clear" w:color="auto" w:fill="FFFFFF"/>
          <w:rtl/>
          <w:lang w:bidi="ar-LY"/>
        </w:rPr>
        <w:t>لايقل عن خمس كلمات</w:t>
      </w:r>
      <w:r>
        <w:rPr>
          <w:rFonts w:ascii="Simplified Arabic" w:eastAsia="Times New Roman" w:hAnsi="Simplified Arabic" w:cs="Simplified Arabic"/>
          <w:shd w:val="clear" w:color="auto" w:fill="FFFFFF"/>
          <w:lang w:bidi="ar-LY"/>
        </w:rPr>
        <w:t xml:space="preserve"> </w:t>
      </w:r>
      <w:r>
        <w:rPr>
          <w:rFonts w:ascii="Simplified Arabic" w:eastAsia="Times New Roman" w:hAnsi="Simplified Arabic" w:cs="Simplified Arabic" w:hint="cs"/>
          <w:shd w:val="clear" w:color="auto" w:fill="FFFFFF"/>
          <w:rtl/>
        </w:rPr>
        <w:t>ومرتبة ترتيبا ابجديا وتستعمل الفاصلة بينهما</w:t>
      </w:r>
      <w:r>
        <w:rPr>
          <w:rFonts w:ascii="Simplified Arabic" w:eastAsia="Times New Roman" w:hAnsi="Simplified Arabic" w:cs="Simplified Arabic"/>
          <w:shd w:val="clear" w:color="auto" w:fill="FFFFFF"/>
          <w:rtl/>
          <w:lang w:bidi="ar-LY"/>
        </w:rPr>
        <w:t>.</w:t>
      </w:r>
    </w:p>
    <w:p w:rsidR="00C80D58" w:rsidRPr="00C80D58" w:rsidRDefault="00C80D58" w:rsidP="00C80D58">
      <w:pPr>
        <w:bidi/>
        <w:spacing w:after="0" w:line="240" w:lineRule="auto"/>
        <w:ind w:right="127"/>
        <w:jc w:val="both"/>
        <w:rPr>
          <w:lang w:bidi="ar-LY"/>
        </w:rPr>
      </w:pPr>
    </w:p>
    <w:p w:rsidR="00744CC7" w:rsidRDefault="00355FE0" w:rsidP="00355FE0">
      <w:pPr>
        <w:spacing w:line="240" w:lineRule="auto"/>
        <w:jc w:val="center"/>
      </w:pPr>
      <w:r>
        <w:rPr>
          <w:rFonts w:ascii="Bookman Old Style" w:hAnsi="Bookman Old Style" w:cs="Bookman Old Style"/>
          <w:b/>
          <w:bCs/>
          <w:sz w:val="24"/>
          <w:szCs w:val="24"/>
          <w:lang w:bidi="ar-LY"/>
        </w:rPr>
        <w:t>Paper title (12 points, Bold, bookman, delete and type)</w:t>
      </w:r>
    </w:p>
    <w:p w:rsidR="00355FE0" w:rsidRPr="00095B96" w:rsidRDefault="00355FE0" w:rsidP="004165CE">
      <w:pPr>
        <w:spacing w:after="0" w:line="240" w:lineRule="auto"/>
        <w:jc w:val="center"/>
      </w:pPr>
      <w:r>
        <w:rPr>
          <w:rFonts w:ascii="Bookman Old Style" w:hAnsi="Bookman Old Style" w:cs="Bookman Old Style"/>
          <w:sz w:val="20"/>
          <w:szCs w:val="20"/>
          <w:shd w:val="clear" w:color="auto" w:fill="FFFFFF"/>
        </w:rPr>
        <w:t>First Author</w:t>
      </w:r>
      <w:r>
        <w:rPr>
          <w:rFonts w:ascii="Bookman Old Style" w:hAnsi="Bookman Old Style" w:cs="Bookman Old Style"/>
          <w:sz w:val="20"/>
          <w:szCs w:val="20"/>
          <w:shd w:val="clear" w:color="auto" w:fill="FFFFFF"/>
          <w:vertAlign w:val="superscript"/>
        </w:rPr>
        <w:t>a</w:t>
      </w:r>
      <w:r>
        <w:rPr>
          <w:rFonts w:ascii="Bookman Old Style" w:hAnsi="Bookman Old Style" w:cs="Bookman Old Style"/>
          <w:sz w:val="20"/>
          <w:szCs w:val="20"/>
          <w:shd w:val="clear" w:color="auto" w:fill="FFFFFF"/>
        </w:rPr>
        <w:t>, Second Author</w:t>
      </w:r>
      <w:r>
        <w:rPr>
          <w:rFonts w:ascii="Bookman Old Style" w:hAnsi="Bookman Old Style" w:cs="Bookman Old Style"/>
          <w:sz w:val="20"/>
          <w:szCs w:val="20"/>
          <w:shd w:val="clear" w:color="auto" w:fill="FFFFFF"/>
          <w:vertAlign w:val="superscript"/>
        </w:rPr>
        <w:t>b</w:t>
      </w:r>
      <w:r>
        <w:rPr>
          <w:rFonts w:ascii="Bookman Old Style" w:hAnsi="Bookman Old Style" w:cs="Bookman Old Style"/>
          <w:sz w:val="20"/>
          <w:szCs w:val="20"/>
          <w:shd w:val="clear" w:color="auto" w:fill="FFFFFF"/>
        </w:rPr>
        <w:t xml:space="preserve"> (10 points, delete and type, </w:t>
      </w:r>
      <w:r w:rsidR="004165CE">
        <w:rPr>
          <w:rFonts w:ascii="Bookman Old Style" w:hAnsi="Bookman Old Style" w:cs="Bookman Old Style"/>
          <w:sz w:val="20"/>
          <w:szCs w:val="20"/>
          <w:shd w:val="clear" w:color="auto" w:fill="FFFFFF"/>
        </w:rPr>
        <w:t>such as First name M. Last name</w:t>
      </w:r>
      <w:r>
        <w:rPr>
          <w:rFonts w:ascii="Bookman Old Style" w:hAnsi="Bookman Old Style" w:cs="Bookman Old Style"/>
          <w:sz w:val="20"/>
          <w:szCs w:val="20"/>
          <w:shd w:val="clear" w:color="auto" w:fill="FFFFFF"/>
        </w:rPr>
        <w:t>)</w:t>
      </w:r>
    </w:p>
    <w:p w:rsidR="00355FE0" w:rsidRDefault="00355FE0" w:rsidP="00355FE0">
      <w:pPr>
        <w:spacing w:after="0" w:line="240" w:lineRule="auto"/>
        <w:jc w:val="center"/>
      </w:pPr>
      <w:r>
        <w:rPr>
          <w:rFonts w:ascii="Bookman Old Style" w:hAnsi="Bookman Old Style" w:cs="Bookman Old Style"/>
          <w:sz w:val="18"/>
          <w:szCs w:val="18"/>
          <w:shd w:val="clear" w:color="auto" w:fill="FFFFFF"/>
          <w:vertAlign w:val="superscript"/>
        </w:rPr>
        <w:t>a</w:t>
      </w:r>
      <w:r>
        <w:rPr>
          <w:rFonts w:ascii="Bookman Old Style" w:hAnsi="Bookman Old Style" w:cs="Bookman Old Style"/>
          <w:sz w:val="18"/>
          <w:szCs w:val="18"/>
          <w:shd w:val="clear" w:color="auto" w:fill="FFFFFF"/>
        </w:rPr>
        <w:t>Department, College/University Name, Country Name (9, delete and type)</w:t>
      </w:r>
    </w:p>
    <w:p w:rsidR="00355FE0"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Bookman Old Style" w:hAnsi="Bookman Old Style" w:cs="Bookman Old Style"/>
          <w:sz w:val="18"/>
          <w:szCs w:val="18"/>
          <w:shd w:val="clear" w:color="auto" w:fill="FFFFFF"/>
          <w:rtl/>
        </w:rPr>
      </w:pPr>
      <w:r>
        <w:rPr>
          <w:rFonts w:ascii="Bookman Old Style" w:hAnsi="Bookman Old Style" w:cs="Bookman Old Style"/>
          <w:sz w:val="18"/>
          <w:szCs w:val="18"/>
          <w:shd w:val="clear" w:color="auto" w:fill="FFFFFF"/>
          <w:vertAlign w:val="superscript"/>
        </w:rPr>
        <w:t>b</w:t>
      </w:r>
      <w:r>
        <w:rPr>
          <w:rFonts w:ascii="Bookman Old Style" w:hAnsi="Bookman Old Style" w:cs="Bookman Old Style"/>
          <w:sz w:val="18"/>
          <w:szCs w:val="18"/>
          <w:shd w:val="clear" w:color="auto" w:fill="FFFFFF"/>
        </w:rPr>
        <w:t>Department, College/University Name, Country Name (9, delete and type)</w:t>
      </w:r>
    </w:p>
    <w:p w:rsidR="00744CC7"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Simplified Arabic" w:eastAsia="Times New Roman" w:hAnsi="Simplified Arabic" w:cs="Simplified Arabic"/>
          <w:b/>
          <w:bCs/>
          <w:sz w:val="18"/>
          <w:szCs w:val="18"/>
          <w:shd w:val="clear" w:color="auto" w:fill="FFFFFF"/>
          <w:lang w:bidi="ar-LY"/>
        </w:rPr>
      </w:pPr>
      <w:r w:rsidRPr="001667A7">
        <w:rPr>
          <w:rFonts w:ascii="Bookman Old Style" w:hAnsi="Bookman Old Style"/>
          <w:sz w:val="18"/>
          <w:szCs w:val="18"/>
        </w:rPr>
        <w:t>*Crosspnding author</w:t>
      </w:r>
      <w:r>
        <w:rPr>
          <w:rFonts w:ascii="Bookman Old Style" w:hAnsi="Bookman Old Style"/>
          <w:sz w:val="18"/>
          <w:szCs w:val="18"/>
        </w:rPr>
        <w:t>:</w:t>
      </w:r>
      <w:r w:rsidRPr="001667A7">
        <w:rPr>
          <w:rFonts w:ascii="Bookman Old Style" w:hAnsi="Bookman Old Style"/>
          <w:sz w:val="18"/>
          <w:szCs w:val="18"/>
        </w:rPr>
        <w:t xml:space="preserve"> </w:t>
      </w:r>
      <w:hyperlink r:id="rId9" w:history="1">
        <w:r w:rsidRPr="004D2F4E">
          <w:rPr>
            <w:rStyle w:val="Hyperlink"/>
            <w:rFonts w:ascii="Bookman Old Style" w:hAnsi="Bookman Old Style"/>
            <w:sz w:val="18"/>
            <w:szCs w:val="18"/>
          </w:rPr>
          <w:t>xxx.xxxx@sebhau.edu.ly</w:t>
        </w:r>
      </w:hyperlink>
      <w:r>
        <w:rPr>
          <w:rFonts w:ascii="Bookman Old Style" w:hAnsi="Bookman Old Style"/>
          <w:sz w:val="18"/>
          <w:szCs w:val="18"/>
        </w:rPr>
        <w:t xml:space="preserve"> </w:t>
      </w:r>
      <w:r>
        <w:rPr>
          <w:rFonts w:ascii="Bookman Old Style" w:hAnsi="Bookman Old Style" w:cs="Bookman Old Style"/>
          <w:sz w:val="18"/>
          <w:szCs w:val="18"/>
          <w:shd w:val="clear" w:color="auto" w:fill="FFFFFF"/>
        </w:rPr>
        <w:t>(9, delete and type</w:t>
      </w:r>
    </w:p>
    <w:p w:rsidR="00744CC7" w:rsidRDefault="00744CC7">
      <w:pPr>
        <w:spacing w:after="0" w:line="240" w:lineRule="auto"/>
      </w:pPr>
      <w:r>
        <w:rPr>
          <w:rFonts w:ascii="Simplified Arabic" w:eastAsia="Times New Roman" w:hAnsi="Simplified Arabic" w:cs="Simplified Arabic"/>
          <w:b/>
          <w:bCs/>
          <w:sz w:val="18"/>
          <w:szCs w:val="18"/>
          <w:shd w:val="clear" w:color="auto" w:fill="FFFFFF"/>
          <w:lang w:bidi="ar-LY"/>
        </w:rPr>
        <w:t>Abstract</w:t>
      </w:r>
    </w:p>
    <w:p w:rsidR="00744CC7" w:rsidRDefault="00355FE0" w:rsidP="00C80D58">
      <w:pPr>
        <w:spacing w:after="0" w:line="240" w:lineRule="auto"/>
        <w:jc w:val="both"/>
        <w:rPr>
          <w:rFonts w:ascii="Simplified Arabic" w:eastAsia="Times New Roman" w:hAnsi="Simplified Arabic" w:cs="Simplified Arabic"/>
          <w:sz w:val="18"/>
          <w:szCs w:val="18"/>
          <w:shd w:val="clear" w:color="auto" w:fill="FFFFFF"/>
          <w:rtl/>
          <w:lang w:bidi="ar-LY"/>
        </w:rPr>
      </w:pPr>
      <w:r>
        <w:rPr>
          <w:rFonts w:ascii="Bookman Old Style" w:hAnsi="Bookman Old Style" w:cs="Bookman Old Style"/>
          <w:sz w:val="18"/>
          <w:szCs w:val="18"/>
        </w:rPr>
        <w:t>(9 points</w:t>
      </w:r>
      <w:r>
        <w:rPr>
          <w:rFonts w:ascii="Bookman Old Style" w:hAnsi="Bookman Old Style" w:cs="Bookman Old Style"/>
          <w:sz w:val="18"/>
          <w:szCs w:val="18"/>
          <w:shd w:val="clear" w:color="auto" w:fill="FFFFFF"/>
        </w:rPr>
        <w:t>, Bookman Old, delete and type, below 250 words, the abstract should summarize your paper, do not make references nor display equations in abstract)</w:t>
      </w:r>
      <w:r w:rsidR="00744CC7">
        <w:rPr>
          <w:rFonts w:ascii="Simplified Arabic" w:eastAsia="Times New Roman" w:hAnsi="Simplified Arabic" w:cs="Simplified Arabic"/>
          <w:sz w:val="18"/>
          <w:szCs w:val="18"/>
          <w:shd w:val="clear" w:color="auto" w:fill="FFFFFF"/>
          <w:lang w:bidi="ar-LY"/>
        </w:rPr>
        <w:t>.</w:t>
      </w:r>
    </w:p>
    <w:p w:rsidR="00355FE0" w:rsidRDefault="00355FE0">
      <w:pPr>
        <w:pBdr>
          <w:top w:val="none" w:sz="0" w:space="0" w:color="000000"/>
          <w:left w:val="none" w:sz="0" w:space="0" w:color="000000"/>
          <w:bottom w:val="single" w:sz="4" w:space="1" w:color="00000A"/>
          <w:right w:val="none" w:sz="0" w:space="0" w:color="000000"/>
        </w:pBdr>
        <w:spacing w:after="0" w:line="240" w:lineRule="auto"/>
        <w:jc w:val="both"/>
        <w:rPr>
          <w:rFonts w:ascii="Simplified Arabic" w:eastAsia="Times New Roman" w:hAnsi="Simplified Arabic" w:cs="Simplified Arabic"/>
          <w:sz w:val="18"/>
          <w:szCs w:val="18"/>
          <w:shd w:val="clear" w:color="auto" w:fill="FFFFFF"/>
          <w:rtl/>
          <w:lang w:bidi="ar-LY"/>
        </w:rPr>
      </w:pPr>
    </w:p>
    <w:p w:rsidR="00355FE0" w:rsidRDefault="00C80D58" w:rsidP="00C80D58">
      <w:pPr>
        <w:pBdr>
          <w:top w:val="none" w:sz="0" w:space="0" w:color="000000"/>
          <w:left w:val="none" w:sz="0" w:space="0" w:color="000000"/>
          <w:bottom w:val="single" w:sz="4" w:space="1" w:color="00000A"/>
          <w:right w:val="none" w:sz="0" w:space="0" w:color="000000"/>
        </w:pBdr>
        <w:spacing w:after="0" w:line="240" w:lineRule="auto"/>
        <w:sectPr w:rsidR="00355FE0" w:rsidSect="00C67EA8">
          <w:headerReference w:type="even" r:id="rId10"/>
          <w:headerReference w:type="default" r:id="rId11"/>
          <w:footerReference w:type="even" r:id="rId12"/>
          <w:footerReference w:type="default" r:id="rId13"/>
          <w:headerReference w:type="first" r:id="rId14"/>
          <w:footerReference w:type="first" r:id="rId15"/>
          <w:pgSz w:w="12240" w:h="15840" w:code="1"/>
          <w:pgMar w:top="1985" w:right="1134" w:bottom="1985" w:left="1134" w:header="720" w:footer="720" w:gutter="0"/>
          <w:cols w:space="720"/>
          <w:titlePg/>
          <w:bidi/>
          <w:docGrid w:linePitch="360" w:charSpace="-2049"/>
        </w:sectPr>
      </w:pPr>
      <w:r w:rsidRPr="0009799A">
        <w:rPr>
          <w:rFonts w:ascii="Bookman Old Style" w:hAnsi="Bookman Old Style" w:cs="Bookman Old Style"/>
          <w:b/>
          <w:bCs/>
          <w:sz w:val="18"/>
          <w:szCs w:val="18"/>
        </w:rPr>
        <w:t>Keywords</w:t>
      </w:r>
      <w:r>
        <w:rPr>
          <w:rFonts w:ascii="Bookman Old Style" w:hAnsi="Bookman Old Style" w:cs="Bookman Old Style"/>
          <w:sz w:val="18"/>
          <w:szCs w:val="18"/>
        </w:rPr>
        <w:t>: (9 points, about five keywords in alphabetical order, separated by comma,</w:t>
      </w:r>
      <w:r>
        <w:rPr>
          <w:rFonts w:ascii="Bookman Old Style" w:hAnsi="Bookman Old Style" w:cs="Bookman Old Style"/>
          <w:sz w:val="18"/>
          <w:szCs w:val="18"/>
          <w:shd w:val="clear" w:color="auto" w:fill="FFFFFF"/>
        </w:rPr>
        <w:t xml:space="preserve"> delete and type).</w:t>
      </w:r>
    </w:p>
    <w:p w:rsidR="00744CC7" w:rsidRDefault="00C80D58">
      <w:pPr>
        <w:bidi/>
        <w:spacing w:after="0" w:line="240" w:lineRule="auto"/>
        <w:jc w:val="both"/>
      </w:pPr>
      <w:r>
        <w:rPr>
          <w:rFonts w:ascii="Simplified Arabic" w:eastAsia="Times New Roman" w:hAnsi="Simplified Arabic" w:cs="Simplified Arabic"/>
          <w:b/>
          <w:bCs/>
          <w:shd w:val="clear" w:color="auto" w:fill="FFFFFF"/>
          <w:rtl/>
        </w:rPr>
        <w:lastRenderedPageBreak/>
        <w:t>المقدمة</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يجب أن تشتمل على ملخص علمي لأهمية وتطور موضوع البحث وتنتهي بتحديد الهدف من إجرائه.</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في حالة البحوث المستلة من رسائل أو المستخلصة منها (يجب النص على ذلك).</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مواد وطرق العمل</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جب أن تحتوي على تفاصيل طريقة إجراء البحث والتحاليل الإحصائية والمراجع المستخد</w:t>
      </w:r>
      <w:bookmarkStart w:id="1" w:name="Mendeley_Bookmark_rEh8D9VurP"/>
      <w:bookmarkStart w:id="2" w:name="Mendeley_Bookmark_sgtaNyEJh7"/>
      <w:r w:rsidR="00204E5D">
        <w:rPr>
          <w:rFonts w:ascii="Simplified Arabic" w:eastAsia="Times New Roman" w:hAnsi="Simplified Arabic" w:cs="Simplified Arabic"/>
          <w:shd w:val="clear" w:color="auto" w:fill="FFFFFF"/>
          <w:rtl/>
        </w:rPr>
        <w:t>مة لهم</w:t>
      </w:r>
      <w:bookmarkEnd w:id="1"/>
      <w:bookmarkEnd w:id="2"/>
      <w:r>
        <w:rPr>
          <w:rFonts w:ascii="Simplified Arabic" w:eastAsia="Times New Roman" w:hAnsi="Simplified Arabic" w:cs="Simplified Arabic"/>
          <w:shd w:val="clear" w:color="auto" w:fill="FFFFFF"/>
          <w:rtl/>
        </w:rPr>
        <w:t>.</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نتائج والمناقش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مكن كتابة النت</w:t>
      </w:r>
      <w:r w:rsidR="00204E5D">
        <w:rPr>
          <w:rFonts w:ascii="Simplified Arabic" w:eastAsia="Times New Roman" w:hAnsi="Simplified Arabic" w:cs="Simplified Arabic"/>
          <w:shd w:val="clear" w:color="auto" w:fill="FFFFFF"/>
          <w:rtl/>
        </w:rPr>
        <w:t>ائج والمناقشة تحت عنوان واحد أو</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تحت عنوانين منفصلين. في حالة البيانات المجدولة توضع الجداول والأشكال داخل المتن في أول موقع</w:t>
      </w:r>
      <w:r w:rsidR="00204E5D">
        <w:rPr>
          <w:rFonts w:ascii="Simplified Arabic" w:eastAsia="Times New Roman" w:hAnsi="Simplified Arabic" w:cs="Simplified Arabic"/>
          <w:shd w:val="clear" w:color="auto" w:fill="FFFFFF"/>
          <w:rtl/>
        </w:rPr>
        <w:t xml:space="preserve"> متاح عقب ذكرها برقمها في المتن</w:t>
      </w:r>
      <w:r>
        <w:rPr>
          <w:rFonts w:ascii="Simplified Arabic" w:eastAsia="Times New Roman" w:hAnsi="Simplified Arabic" w:cs="Simplified Arabic"/>
          <w:shd w:val="clear" w:color="auto" w:fill="FFFFFF"/>
          <w:rtl/>
        </w:rPr>
        <w:t xml:space="preserve">. ويستحب عدم إعادة كتابة الأرقام المذكورة بالجداول ويفضل الإشارة إلى وجودها بالجدول أو الشكل وتناقش النتائج بالتفصيل بالاستعانة </w:t>
      </w:r>
      <w:r>
        <w:rPr>
          <w:rFonts w:ascii="Simplified Arabic" w:eastAsia="Times New Roman" w:hAnsi="Simplified Arabic" w:cs="Simplified Arabic"/>
          <w:shd w:val="clear" w:color="auto" w:fill="FFFFFF"/>
          <w:rtl/>
        </w:rPr>
        <w:lastRenderedPageBreak/>
        <w:t>بالمراجع ذات الصلة بالبحث.</w:t>
      </w:r>
      <w:r w:rsidR="00204E5D">
        <w:rPr>
          <w:rFonts w:ascii="Simplified Arabic" w:eastAsia="Times New Roman" w:hAnsi="Simplified Arabic" w:cs="Simplified Arabic" w:hint="cs"/>
          <w:shd w:val="clear" w:color="auto" w:fill="FFFFFF"/>
          <w:rtl/>
        </w:rPr>
        <w:t xml:space="preserve"> لايجوز تكرار نفس النتائج في جدول وشكل.</w:t>
      </w:r>
    </w:p>
    <w:p w:rsidR="00204E5D" w:rsidRDefault="00204E5D">
      <w:pPr>
        <w:bidi/>
        <w:spacing w:after="0" w:line="240" w:lineRule="auto"/>
        <w:jc w:val="both"/>
        <w:rPr>
          <w:rFonts w:ascii="Simplified Arabic" w:eastAsia="Times New Roman" w:hAnsi="Simplified Arabic" w:cs="Simplified Arabic"/>
          <w:shd w:val="clear" w:color="auto" w:fill="FFFFFF"/>
          <w:rtl/>
        </w:rPr>
      </w:pPr>
      <w:r>
        <w:rPr>
          <w:rFonts w:ascii="Simplified Arabic" w:eastAsia="Times New Roman" w:hAnsi="Simplified Arabic" w:cs="Simplified Arabic"/>
          <w:b/>
          <w:bCs/>
          <w:shd w:val="clear" w:color="auto" w:fill="FFFFFF"/>
          <w:rtl/>
        </w:rPr>
        <w:t>شكر وتقدير</w:t>
      </w:r>
    </w:p>
    <w:p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إن لزم الأمر) يمكن أن يكون للجهة الممولة للدراسة أو لمن قدم مجهودا خاصا لإنجاز البحث وليس من المؤلفين.</w:t>
      </w:r>
    </w:p>
    <w:p w:rsidR="00744CC7" w:rsidRDefault="00204E5D">
      <w:pPr>
        <w:bidi/>
        <w:spacing w:after="0" w:line="240" w:lineRule="auto"/>
        <w:jc w:val="both"/>
      </w:pPr>
      <w:r>
        <w:rPr>
          <w:rFonts w:ascii="Simplified Arabic" w:eastAsia="Times New Roman" w:hAnsi="Simplified Arabic" w:cs="Simplified Arabic"/>
          <w:b/>
          <w:bCs/>
          <w:shd w:val="clear" w:color="auto" w:fill="FFFFFF"/>
          <w:rtl/>
        </w:rPr>
        <w:t>قائمة المراجع</w:t>
      </w:r>
    </w:p>
    <w:p w:rsidR="00744CC7" w:rsidRDefault="00204E5D" w:rsidP="002354E2">
      <w:pPr>
        <w:bidi/>
        <w:spacing w:after="0" w:line="240" w:lineRule="auto"/>
        <w:jc w:val="both"/>
      </w:pPr>
      <w:r>
        <w:rPr>
          <w:rFonts w:ascii="Simplified Arabic" w:eastAsia="Times New Roman" w:hAnsi="Simplified Arabic" w:cs="Simplified Arabic"/>
          <w:shd w:val="clear" w:color="auto" w:fill="FFFFFF"/>
          <w:rtl/>
        </w:rPr>
        <w:t>تكتب قائمة المراجع المستخدمة في البحث حسب النمط ال</w:t>
      </w:r>
      <w:r>
        <w:rPr>
          <w:rFonts w:ascii="Simplified Arabic" w:eastAsia="Times New Roman" w:hAnsi="Simplified Arabic" w:cs="Simplified Arabic"/>
          <w:shd w:val="clear" w:color="auto" w:fill="FFFFFF"/>
          <w:rtl/>
          <w:lang w:bidi="ar-LY"/>
        </w:rPr>
        <w:t xml:space="preserve">متبع في  </w:t>
      </w:r>
      <w:r>
        <w:rPr>
          <w:rFonts w:ascii="Simplified Arabic" w:eastAsia="Times New Roman" w:hAnsi="Simplified Arabic" w:cs="Simplified Arabic"/>
          <w:shd w:val="clear" w:color="auto" w:fill="FFFFFF"/>
          <w:lang w:bidi="ar-LY"/>
        </w:rPr>
        <w:t>IEEE</w:t>
      </w:r>
      <w:r>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lang w:bidi="ar-LY"/>
        </w:rPr>
        <w:t xml:space="preserve">وكما موضح في هذه الورقة </w:t>
      </w:r>
      <w:bookmarkStart w:id="3" w:name="Mendeley_Bookmark_9PNKSrH1Wu"/>
      <w:bookmarkStart w:id="4" w:name="Mendeley_Bookmark_dpiqeCAELk"/>
      <w:r>
        <w:rPr>
          <w:rFonts w:ascii="Simplified Arabic" w:eastAsia="Times New Roman" w:hAnsi="Simplified Arabic" w:cs="Simplified Arabic" w:hint="cs"/>
          <w:shd w:val="clear" w:color="auto" w:fill="FFFFFF"/>
          <w:rtl/>
          <w:lang w:bidi="ar-LY"/>
        </w:rPr>
        <w:t xml:space="preserve">باستخدام الاقواس حسب المثال التاالي: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1</w:t>
      </w:r>
      <w:r>
        <w:rPr>
          <w:rFonts w:ascii="Simplified Arabic" w:eastAsia="Times New Roman" w:hAnsi="Simplified Arabic" w:cs="Simplified Arabic"/>
          <w:shd w:val="clear" w:color="auto" w:fill="FFFFFF"/>
          <w:rtl/>
          <w:lang w:bidi="ar-LY"/>
        </w:rPr>
        <w:t>]</w:t>
      </w:r>
      <w:bookmarkEnd w:id="3"/>
      <w:bookmarkEnd w:id="4"/>
      <w:r>
        <w:rPr>
          <w:rFonts w:ascii="Simplified Arabic" w:eastAsia="Times New Roman" w:hAnsi="Simplified Arabic" w:cs="Simplified Arabic"/>
          <w:shd w:val="clear" w:color="auto" w:fill="FFFFFF"/>
          <w:rtl/>
          <w:lang w:bidi="ar-LY"/>
        </w:rPr>
        <w:t xml:space="preserve"> ، يمكن تحميل برنامج </w:t>
      </w:r>
      <w:r>
        <w:rPr>
          <w:rFonts w:ascii="Simplified Arabic" w:eastAsia="Times New Roman" w:hAnsi="Simplified Arabic" w:cs="Simplified Arabic"/>
          <w:shd w:val="clear" w:color="auto" w:fill="FFFFFF"/>
          <w:lang w:bidi="ar-LY"/>
        </w:rPr>
        <w:t>Mendeley</w:t>
      </w:r>
      <w:r>
        <w:rPr>
          <w:rFonts w:ascii="Simplified Arabic" w:eastAsia="Times New Roman" w:hAnsi="Simplified Arabic" w:cs="Simplified Arabic"/>
          <w:shd w:val="clear" w:color="auto" w:fill="FFFFFF"/>
          <w:rtl/>
          <w:lang w:bidi="ar-LY"/>
        </w:rPr>
        <w:t xml:space="preserve"> المجاني من الرابط التالي </w:t>
      </w:r>
      <w:r>
        <w:rPr>
          <w:rFonts w:ascii="Simplified Arabic" w:eastAsia="Times New Roman" w:hAnsi="Simplified Arabic" w:cs="Simplified Arabic"/>
          <w:shd w:val="clear" w:color="auto" w:fill="FFFFFF"/>
          <w:lang w:bidi="ar-LY"/>
        </w:rPr>
        <w:t>Mendeley.com</w:t>
      </w:r>
      <w:r>
        <w:rPr>
          <w:rFonts w:ascii="Simplified Arabic" w:eastAsia="Times New Roman" w:hAnsi="Simplified Arabic" w:cs="Simplified Arabic"/>
          <w:shd w:val="clear" w:color="auto" w:fill="FFFFFF"/>
          <w:rtl/>
          <w:lang w:bidi="ar-LY"/>
        </w:rPr>
        <w:t xml:space="preserve"> أو يمكنك عمل ذلك يدويا </w:t>
      </w:r>
      <w:bookmarkStart w:id="5" w:name="Mendeley_Bookmark_mUcz4Ijl93"/>
      <w:bookmarkStart w:id="6" w:name="Mendeley_Bookmark_8qvROH0meC"/>
      <w:r>
        <w:rPr>
          <w:rFonts w:ascii="Simplified Arabic" w:eastAsia="Times New Roman" w:hAnsi="Simplified Arabic" w:cs="Simplified Arabic" w:hint="cs"/>
          <w:shd w:val="clear" w:color="auto" w:fill="FFFFFF"/>
          <w:rtl/>
          <w:lang w:bidi="ar-LY"/>
        </w:rPr>
        <w:t xml:space="preserve">او استخدام اي برنامج اخر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2</w:t>
      </w:r>
      <w:r>
        <w:rPr>
          <w:rFonts w:ascii="Simplified Arabic" w:eastAsia="Times New Roman" w:hAnsi="Simplified Arabic" w:cs="Simplified Arabic"/>
          <w:shd w:val="clear" w:color="auto" w:fill="FFFFFF"/>
          <w:rtl/>
          <w:lang w:bidi="ar-LY"/>
        </w:rPr>
        <w:t>]</w:t>
      </w:r>
      <w:bookmarkEnd w:id="5"/>
      <w:bookmarkEnd w:id="6"/>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hint="cs"/>
          <w:shd w:val="clear" w:color="auto" w:fill="FFFFFF"/>
          <w:rtl/>
          <w:lang w:bidi="ar-LY"/>
        </w:rPr>
        <w:t xml:space="preserve"> </w:t>
      </w:r>
      <w:r w:rsidR="00744CC7">
        <w:rPr>
          <w:rFonts w:ascii="Simplified Arabic" w:eastAsia="Times New Roman" w:hAnsi="Simplified Arabic" w:cs="Simplified Arabic"/>
          <w:shd w:val="clear" w:color="auto" w:fill="FFFFFF"/>
          <w:rtl/>
        </w:rPr>
        <w:t>وفي حالة وجود أبحاث بلغتين تبدأ القائمة بالأبحاث المكتوبة بلغة البحث ثم يليها تلك المكتوبة بلغة أخرى.</w:t>
      </w:r>
      <w:r w:rsidR="002354E2">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tl/>
        </w:rPr>
        <w:t>تضم كل المراجع في قائمة واحدة بغض النظر عن طبيعة المرجع، و يستخدم الترقيم التسلسلي ولا يذكر تاريخ وفاة المصنفين.</w:t>
      </w:r>
    </w:p>
    <w:p w:rsidR="00744CC7" w:rsidRDefault="00744CC7">
      <w:pPr>
        <w:bidi/>
        <w:spacing w:after="0" w:line="240" w:lineRule="auto"/>
        <w:jc w:val="both"/>
      </w:pPr>
      <w:r>
        <w:rPr>
          <w:rFonts w:ascii="Simplified Arabic" w:eastAsia="Times New Roman" w:hAnsi="Simplified Arabic" w:cs="Simplified Arabic"/>
          <w:shd w:val="clear" w:color="auto" w:fill="FFFFFF"/>
          <w:rtl/>
        </w:rPr>
        <w:lastRenderedPageBreak/>
        <w:t>المراجع المأخوذة من شبكة المعلومات يلزم فيها كتابة العنوان التفصيلي الذي يفتح الصفحة الخاصة بالمرجع مباشرة وليست الصفحة العامة للموقع، مع الإشارة إلى اسم الكاتب واسم الموضوع وكتابة تاريخ استرجاع المعلوم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لا تستخدم الاقراص المدمجة ونحوها كمراجع إلا إذا كان لها رقم إيداع (ويذكر رقم الإيداع في بيانات المرجع).</w:t>
      </w:r>
    </w:p>
    <w:p w:rsidR="00744CC7" w:rsidRDefault="00744CC7">
      <w:pPr>
        <w:bidi/>
        <w:spacing w:after="0" w:line="240" w:lineRule="auto"/>
        <w:jc w:val="both"/>
      </w:pPr>
      <w:r>
        <w:rPr>
          <w:rFonts w:ascii="Simplified Arabic" w:eastAsia="Times New Roman" w:hAnsi="Simplified Arabic" w:cs="Simplified Arabic"/>
          <w:shd w:val="clear" w:color="auto" w:fill="FFFFFF"/>
          <w:rtl/>
        </w:rPr>
        <w:t>يبدأ كل مرجع باسم العائلة</w:t>
      </w:r>
      <w:r>
        <w:rPr>
          <w:rFonts w:ascii="Simplified Arabic" w:eastAsia="Times New Roman" w:hAnsi="Simplified Arabic" w:cs="Simplified Arabic"/>
          <w:shd w:val="clear" w:color="auto" w:fill="FFFFFF"/>
          <w:rtl/>
          <w:lang w:val="en-GB" w:bidi="ar-LY"/>
        </w:rPr>
        <w:t xml:space="preserve"> (اللقب)</w:t>
      </w:r>
      <w:r>
        <w:rPr>
          <w:rFonts w:ascii="Simplified Arabic" w:eastAsia="Times New Roman" w:hAnsi="Simplified Arabic" w:cs="Simplified Arabic"/>
          <w:shd w:val="clear" w:color="auto" w:fill="FFFFFF"/>
          <w:rtl/>
        </w:rPr>
        <w:t xml:space="preserve"> متبوعا بالحرف الأول للاسم الأول ثم الحرف الأول للاسم الأوسط (للمراجع باللغة الإنجليزية) أو اسم العائلة (اللقب) متبوعا بالاسم الأول ثم الأوسط (للمراجع باللغة العربية) ثم يكتب اسم أو أسماء الباحثين المشاركين بالطريقة نفسها. البحوث المنشورة لنفس الباحث أو الباحثين في السنة نفسها ترتب بكتابة الأحرف الأبجدية بعد كتابة التاريخ مثال ذلك (</w:t>
      </w:r>
      <w:r>
        <w:rPr>
          <w:rFonts w:ascii="Simplified Arabic" w:eastAsia="Times New Roman" w:hAnsi="Simplified Arabic" w:cs="Simplified Arabic"/>
          <w:shd w:val="clear" w:color="auto" w:fill="FFFFFF"/>
        </w:rPr>
        <w:t>c2012, b2012</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2012a</w:t>
      </w:r>
      <w:r>
        <w:rPr>
          <w:rFonts w:ascii="Simplified Arabic" w:eastAsia="Times New Roman" w:hAnsi="Simplified Arabic" w:cs="Simplified Arabic"/>
          <w:shd w:val="clear" w:color="auto" w:fill="FFFFFF"/>
          <w:rtl/>
        </w:rPr>
        <w:t>).</w:t>
      </w:r>
    </w:p>
    <w:p w:rsidR="00744CC7" w:rsidRDefault="00744CC7">
      <w:pPr>
        <w:bidi/>
        <w:spacing w:after="0" w:line="240" w:lineRule="auto"/>
        <w:jc w:val="both"/>
      </w:pPr>
      <w:r>
        <w:rPr>
          <w:rFonts w:ascii="Simplified Arabic" w:eastAsia="Times New Roman" w:hAnsi="Simplified Arabic" w:cs="Simplified Arabic"/>
          <w:shd w:val="clear" w:color="auto" w:fill="FFFFFF"/>
          <w:rtl/>
        </w:rPr>
        <w:t> ويرجع للتفصيل الآتي في نمط كتابة أنواع المراجع المختلف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أمثلة لكتا</w:t>
      </w:r>
      <w:r w:rsidR="002354E2">
        <w:rPr>
          <w:rFonts w:ascii="Simplified Arabic" w:eastAsia="Times New Roman" w:hAnsi="Simplified Arabic" w:cs="Simplified Arabic"/>
          <w:b/>
          <w:bCs/>
          <w:shd w:val="clear" w:color="auto" w:fill="FFFFFF"/>
          <w:rtl/>
        </w:rPr>
        <w:t>بة قائمة المراجع باللغة العربية</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شبكة العنكبوتية (الإنترن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مثال : الأحمدي، نرجس. </w:t>
      </w:r>
      <w:r>
        <w:rPr>
          <w:rFonts w:ascii="Simplified Arabic" w:eastAsia="Times New Roman" w:hAnsi="Simplified Arabic" w:cs="Simplified Arabic"/>
          <w:shd w:val="clear" w:color="auto" w:fill="FFFFFF"/>
        </w:rPr>
        <w:t>2008</w:t>
      </w:r>
      <w:r>
        <w:rPr>
          <w:rFonts w:ascii="Simplified Arabic" w:eastAsia="Times New Roman" w:hAnsi="Simplified Arabic" w:cs="Simplified Arabic"/>
          <w:shd w:val="clear" w:color="auto" w:fill="FFFFFF"/>
          <w:rtl/>
        </w:rPr>
        <w:t xml:space="preserve">م. بين الواقع والخيال. تاريخ الاسترجاع: </w:t>
      </w:r>
      <w:r>
        <w:rPr>
          <w:rFonts w:ascii="Simplified Arabic" w:eastAsia="Times New Roman" w:hAnsi="Simplified Arabic" w:cs="Simplified Arabic"/>
          <w:shd w:val="clear" w:color="auto" w:fill="FFFFFF"/>
        </w:rPr>
        <w:t>2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2014</w:t>
      </w:r>
      <w:r>
        <w:rPr>
          <w:rFonts w:ascii="Simplified Arabic" w:eastAsia="Times New Roman" w:hAnsi="Simplified Arabic" w:cs="Simplified Arabic"/>
          <w:shd w:val="clear" w:color="auto" w:fill="FFFFFF"/>
          <w:rtl/>
        </w:rPr>
        <w:t>م. نشر بموق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shd w:val="clear" w:color="auto" w:fill="FFFFFF"/>
        </w:rPr>
        <w:t>http://www.siironline.org/alabwab/maqalat&amp;mohaderat(12)/1146.htm</w:t>
      </w:r>
      <w:r>
        <w:rPr>
          <w:rFonts w:ascii="Simplified Arabic" w:eastAsia="Times New Roman" w:hAnsi="Simplified Arabic" w:cs="Simplified Arabic"/>
          <w:shd w:val="clear" w:color="auto" w:fill="FFFFFF"/>
          <w:rtl/>
        </w:rPr>
        <w:t>.</w:t>
      </w:r>
      <w:r>
        <w:rPr>
          <w:rFonts w:ascii="Times New Roman" w:eastAsia="Times New Roman" w:hAnsi="Times New Roman" w:cs="Times New Roman"/>
          <w:shd w:val="clear" w:color="auto" w:fill="FFFFFF"/>
          <w:rtl/>
        </w:rPr>
        <w:t>​</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lastRenderedPageBreak/>
        <w:t>الدوريات</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حربي، نايف محمد وزهران، نيفين محمد. </w:t>
      </w:r>
      <w:r>
        <w:rPr>
          <w:rFonts w:ascii="Simplified Arabic" w:eastAsia="Times New Roman" w:hAnsi="Simplified Arabic" w:cs="Simplified Arabic"/>
          <w:shd w:val="clear" w:color="auto" w:fill="FFFFFF"/>
        </w:rPr>
        <w:t>1431</w:t>
      </w:r>
      <w:r>
        <w:rPr>
          <w:rFonts w:ascii="Simplified Arabic" w:eastAsia="Times New Roman" w:hAnsi="Simplified Arabic" w:cs="Simplified Arabic"/>
          <w:shd w:val="clear" w:color="auto" w:fill="FFFFFF"/>
          <w:rtl/>
        </w:rPr>
        <w:t xml:space="preserve">هـ. فاعلية الذات وعلاقتها بوجهة الضبط في ضوء عدد من المتغيرات لدى عينة من طالبات كلية التربية للبنات بالمدينة المنورة. المجلة العلمية لجامعة الملك فيصل-إصدار العلوم الإنسانية والإدارية، المجلد الحادي عشر، العدد الثاني، ص ص </w:t>
      </w:r>
      <w:r>
        <w:rPr>
          <w:rFonts w:ascii="Simplified Arabic" w:eastAsia="Times New Roman" w:hAnsi="Simplified Arabic" w:cs="Simplified Arabic"/>
          <w:shd w:val="clear" w:color="auto" w:fill="FFFFFF"/>
        </w:rPr>
        <w:t>321</w:t>
      </w:r>
      <w:r>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shd w:val="clear" w:color="auto" w:fill="FFFFFF"/>
        </w:rPr>
        <w:t>380</w:t>
      </w:r>
      <w:r>
        <w:rPr>
          <w:rFonts w:ascii="Simplified Arabic" w:eastAsia="Times New Roman" w:hAnsi="Simplified Arabic" w:cs="Simplified Arabic"/>
          <w:shd w:val="clear" w:color="auto" w:fill="FFFFFF"/>
          <w:rtl/>
        </w:rPr>
        <w:t xml:space="preserve">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كتب</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غزالي، محمد. </w:t>
      </w:r>
      <w:r>
        <w:rPr>
          <w:rFonts w:ascii="Simplified Arabic" w:eastAsia="Times New Roman" w:hAnsi="Simplified Arabic" w:cs="Simplified Arabic"/>
          <w:shd w:val="clear" w:color="auto" w:fill="FFFFFF"/>
        </w:rPr>
        <w:t>1403</w:t>
      </w:r>
      <w:r>
        <w:rPr>
          <w:rFonts w:ascii="Simplified Arabic" w:eastAsia="Times New Roman" w:hAnsi="Simplified Arabic" w:cs="Simplified Arabic"/>
          <w:shd w:val="clear" w:color="auto" w:fill="FFFFFF"/>
          <w:rtl/>
        </w:rPr>
        <w:t>هـ. خلق المسلم، الطبعة الرابعة، دار القلم-بيروت.</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ترجمة</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لينداور، مارتن. ترجمة: عبد الحميد، شاكر. </w:t>
      </w:r>
      <w:r>
        <w:rPr>
          <w:rFonts w:ascii="Simplified Arabic" w:eastAsia="Times New Roman" w:hAnsi="Simplified Arabic" w:cs="Simplified Arabic"/>
          <w:shd w:val="clear" w:color="auto" w:fill="FFFFFF"/>
        </w:rPr>
        <w:t>1996</w:t>
      </w:r>
      <w:r>
        <w:rPr>
          <w:rFonts w:ascii="Simplified Arabic" w:eastAsia="Times New Roman" w:hAnsi="Simplified Arabic" w:cs="Simplified Arabic"/>
          <w:shd w:val="clear" w:color="auto" w:fill="FFFFFF"/>
          <w:rtl/>
        </w:rPr>
        <w:t>م. الدراسة النفسية للأدب. الهيئة العامة لقصور الثقافة-القاهرة.</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رسائل الماجستير والدك</w:t>
      </w:r>
      <w:r w:rsidR="002354E2">
        <w:rPr>
          <w:rFonts w:ascii="Simplified Arabic" w:eastAsia="Times New Roman" w:hAnsi="Simplified Arabic" w:cs="Simplified Arabic"/>
          <w:b/>
          <w:bCs/>
          <w:shd w:val="clear" w:color="auto" w:fill="FFFFFF"/>
          <w:rtl/>
        </w:rPr>
        <w:t>توراه</w:t>
      </w:r>
    </w:p>
    <w:p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لهيبي، أحمد. </w:t>
      </w:r>
      <w:r>
        <w:rPr>
          <w:rFonts w:ascii="Simplified Arabic" w:eastAsia="Times New Roman" w:hAnsi="Simplified Arabic" w:cs="Simplified Arabic"/>
          <w:shd w:val="clear" w:color="auto" w:fill="FFFFFF"/>
        </w:rPr>
        <w:t>1995</w:t>
      </w:r>
      <w:r>
        <w:rPr>
          <w:rFonts w:ascii="Simplified Arabic" w:eastAsia="Times New Roman" w:hAnsi="Simplified Arabic" w:cs="Simplified Arabic"/>
          <w:shd w:val="clear" w:color="auto" w:fill="FFFFFF"/>
          <w:rtl/>
        </w:rPr>
        <w:t>م. وجهة الضبط ومفهوم الذات لدى المدخنين وغير المدخنين. رسالة ماجستير. كلية التربية - جامعة أم القرى.</w:t>
      </w:r>
    </w:p>
    <w:p w:rsidR="00744CC7" w:rsidRDefault="00744CC7" w:rsidP="002354E2">
      <w:pPr>
        <w:bidi/>
        <w:spacing w:after="0" w:line="240" w:lineRule="auto"/>
        <w:sectPr w:rsidR="00744CC7" w:rsidSect="006E3B3B">
          <w:type w:val="continuous"/>
          <w:pgSz w:w="12240" w:h="15840"/>
          <w:pgMar w:top="990" w:right="1134" w:bottom="1620" w:left="1134" w:header="720" w:footer="720" w:gutter="0"/>
          <w:cols w:num="2" w:space="720"/>
          <w:bidi/>
          <w:docGrid w:linePitch="360" w:charSpace="-2049"/>
        </w:sectPr>
      </w:pPr>
      <w:r>
        <w:rPr>
          <w:rFonts w:ascii="Simplified Arabic" w:eastAsia="Times New Roman" w:hAnsi="Simplified Arabic" w:cs="Simplified Arabic"/>
          <w:b/>
          <w:bCs/>
          <w:shd w:val="clear" w:color="auto" w:fill="FFFFFF"/>
          <w:rtl/>
        </w:rPr>
        <w:t xml:space="preserve">أمثلة لكتابة قائمة المراجع باللغة الإنجليزية </w:t>
      </w:r>
      <w:r>
        <w:rPr>
          <w:rFonts w:ascii="Simplified Arabic" w:eastAsia="Times New Roman" w:hAnsi="Simplified Arabic" w:cs="Simplified Arabic"/>
          <w:shd w:val="clear" w:color="auto" w:fill="FFFFFF"/>
          <w:rtl/>
        </w:rPr>
        <w:t>(لا يتم استخدام كلمة وآخرون. </w:t>
      </w:r>
      <w:r>
        <w:rPr>
          <w:rFonts w:ascii="Simplified Arabic" w:eastAsia="Times New Roman" w:hAnsi="Simplified Arabic" w:cs="Simplified Arabic"/>
          <w:i/>
          <w:iCs/>
          <w:shd w:val="clear" w:color="auto" w:fill="FFFFFF"/>
        </w:rPr>
        <w:t>et al</w:t>
      </w:r>
      <w:r>
        <w:rPr>
          <w:rFonts w:ascii="Simplified Arabic" w:eastAsia="Times New Roman" w:hAnsi="Simplified Arabic" w:cs="Simplified Arabic"/>
          <w:shd w:val="clear" w:color="auto" w:fill="FFFFFF"/>
          <w:rtl/>
        </w:rPr>
        <w:t> في قائمة المراج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b/>
          <w:bCs/>
          <w:shd w:val="clear" w:color="auto" w:fill="FFFFFF"/>
          <w:rtl/>
        </w:rPr>
        <w:t>الشبكة العنكبوتية(الانترنت):</w:t>
      </w:r>
      <w:r>
        <w:rPr>
          <w:rFonts w:ascii="Simplified Arabic" w:eastAsia="Times New Roman" w:hAnsi="Simplified Arabic" w:cs="Simplified Arabic"/>
          <w:shd w:val="clear" w:color="auto" w:fill="FFFFFF"/>
          <w:rtl/>
        </w:rPr>
        <w:t> </w:t>
      </w:r>
      <w:r>
        <w:rPr>
          <w:rFonts w:ascii="Simplified Arabic" w:eastAsia="Times New Roman" w:hAnsi="Simplified Arabic" w:cs="Simplified Arabic"/>
          <w:shd w:val="clear" w:color="auto" w:fill="FFFFFF"/>
          <w:rtl/>
        </w:rPr>
        <w:br/>
      </w:r>
    </w:p>
    <w:p w:rsidR="00744CC7" w:rsidRPr="002354E2" w:rsidRDefault="002354E2" w:rsidP="002354E2">
      <w:pPr>
        <w:spacing w:after="0" w:line="240" w:lineRule="auto"/>
        <w:ind w:left="284" w:hanging="284"/>
      </w:pPr>
      <w:r>
        <w:rPr>
          <w:rFonts w:ascii="Simplified Arabic" w:eastAsia="Times New Roman" w:hAnsi="Simplified Arabic" w:cs="Simplified Arabic"/>
          <w:shd w:val="clear" w:color="auto" w:fill="FFFFFF"/>
        </w:rPr>
        <w:lastRenderedPageBreak/>
        <w:t>[1]</w:t>
      </w:r>
      <w:r w:rsidRPr="002354E2">
        <w:rPr>
          <w:rFonts w:ascii="Simplified Arabic" w:eastAsia="Times New Roman" w:hAnsi="Simplified Arabic" w:cs="Simplified Arabic" w:hint="cs"/>
          <w:sz w:val="16"/>
          <w:szCs w:val="16"/>
          <w:shd w:val="clear" w:color="auto" w:fill="FFFFFF"/>
          <w:rtl/>
        </w:rPr>
        <w:t xml:space="preserve"> </w:t>
      </w:r>
      <w:r w:rsidR="00744CC7" w:rsidRPr="002354E2">
        <w:rPr>
          <w:rFonts w:ascii="Simplified Arabic" w:eastAsia="Times New Roman" w:hAnsi="Simplified Arabic" w:cs="Simplified Arabic"/>
          <w:shd w:val="clear" w:color="auto" w:fill="FFFFFF"/>
        </w:rPr>
        <w:t>Fonseco, M. 2013. Most common reason for Journal rejections. retrieved on 12- 12-2013 from: </w:t>
      </w:r>
      <w:r w:rsidR="00744CC7" w:rsidRPr="002354E2">
        <w:rPr>
          <w:rFonts w:ascii="Simplified Arabic" w:eastAsia="Times New Roman" w:hAnsi="Simplified Arabic" w:cs="Simplified Arabic"/>
          <w:shd w:val="clear" w:color="auto" w:fill="FFFFFF"/>
        </w:rPr>
        <w:br/>
        <w:t>http://www.editage.com/insights/most-common-reasons-for-journal-rejections</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دوريات:</w:t>
      </w:r>
    </w:p>
    <w:p w:rsidR="00744CC7" w:rsidRDefault="00FE1BDE" w:rsidP="002354E2">
      <w:pPr>
        <w:spacing w:after="0" w:line="240" w:lineRule="auto"/>
        <w:ind w:left="284" w:hanging="284"/>
        <w:jc w:val="both"/>
      </w:pPr>
      <w:r>
        <w:rPr>
          <w:rFonts w:ascii="Simplified Arabic" w:eastAsia="Times New Roman" w:hAnsi="Simplified Arabic" w:cs="Simplified Arabic"/>
          <w:shd w:val="clear" w:color="auto" w:fill="FFFFFF"/>
        </w:rPr>
        <w:t xml:space="preserve">[2] </w:t>
      </w:r>
      <w:r w:rsidR="00744CC7">
        <w:rPr>
          <w:rFonts w:ascii="Simplified Arabic" w:eastAsia="Times New Roman" w:hAnsi="Simplified Arabic" w:cs="Simplified Arabic"/>
          <w:shd w:val="clear" w:color="auto" w:fill="FFFFFF"/>
        </w:rPr>
        <w:t>Basiouni, G.F., Khalid, M., and Haresign, W. 1996. Effect of bovine follicular fluid treatment and progesterone priming on luteal function in GnRH-treated seasonally anoestrous ewes. Animal Science. 62(3): 443-450</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ؤتمرات والندوات وورش العمل:</w:t>
      </w:r>
    </w:p>
    <w:p w:rsidR="00744CC7" w:rsidRDefault="00FE1BDE" w:rsidP="002354E2">
      <w:pPr>
        <w:spacing w:after="0" w:line="240" w:lineRule="auto"/>
        <w:ind w:left="426" w:hanging="426"/>
        <w:jc w:val="both"/>
      </w:pPr>
      <w:r>
        <w:rPr>
          <w:rFonts w:ascii="Simplified Arabic" w:eastAsia="Times New Roman" w:hAnsi="Simplified Arabic" w:cs="Simplified Arabic"/>
          <w:shd w:val="clear" w:color="auto" w:fill="FFFFFF"/>
        </w:rPr>
        <w:t xml:space="preserve">[3] </w:t>
      </w:r>
      <w:r w:rsidR="00744CC7">
        <w:rPr>
          <w:rFonts w:ascii="Simplified Arabic" w:eastAsia="Times New Roman" w:hAnsi="Simplified Arabic" w:cs="Simplified Arabic"/>
          <w:shd w:val="clear" w:color="auto" w:fill="FFFFFF"/>
        </w:rPr>
        <w:t xml:space="preserve">Barano, J.L.S., and Hammond, J.M. 1985. Studies of action of FSH or progesterone </w:t>
      </w:r>
      <w:r w:rsidR="00744CC7">
        <w:rPr>
          <w:rFonts w:ascii="Simplified Arabic" w:eastAsia="Times New Roman" w:hAnsi="Simplified Arabic" w:cs="Simplified Arabic"/>
          <w:shd w:val="clear" w:color="auto" w:fill="FFFFFF"/>
        </w:rPr>
        <w:lastRenderedPageBreak/>
        <w:t>secretion by immature granulosa cells maintained in serum-free conditions. p. 345-350. In: Toft, D.O., and Ryan, R.J. (Eds). Proceedings 5th Ovarian Workshop, dec 5th 1985. Champaign, IL-USA</w:t>
      </w:r>
    </w:p>
    <w:p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لخصات في المؤتمرات والندوات:</w:t>
      </w:r>
    </w:p>
    <w:p w:rsidR="00744CC7" w:rsidRDefault="002354E2" w:rsidP="002354E2">
      <w:pPr>
        <w:spacing w:after="0" w:line="240" w:lineRule="auto"/>
        <w:ind w:left="426" w:hanging="426"/>
        <w:jc w:val="both"/>
      </w:pPr>
      <w:r>
        <w:rPr>
          <w:rFonts w:ascii="Simplified Arabic" w:eastAsia="Times New Roman" w:hAnsi="Simplified Arabic" w:cs="Simplified Arabic"/>
          <w:shd w:val="clear" w:color="auto" w:fill="FFFFFF"/>
        </w:rPr>
        <w:t xml:space="preserve">[5]  </w:t>
      </w:r>
      <w:r w:rsidR="00744CC7">
        <w:rPr>
          <w:rFonts w:ascii="Simplified Arabic" w:eastAsia="Times New Roman" w:hAnsi="Simplified Arabic" w:cs="Simplified Arabic"/>
          <w:shd w:val="clear" w:color="auto" w:fill="FFFFFF"/>
        </w:rPr>
        <w:t>Campbell, B.K., Scaramuzzi, R.J., and Webb, R. 1993. IGF-1 stimulates oestradiol production in sheep, both in vitro and in vivo. J. Reprod. Fert., Abstr., series number 12. Abstr. No 23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كتاب</w:t>
      </w:r>
    </w:p>
    <w:p w:rsidR="00744CC7" w:rsidRDefault="00744CC7">
      <w:pPr>
        <w:spacing w:after="0" w:line="240" w:lineRule="auto"/>
        <w:jc w:val="both"/>
      </w:pPr>
      <w:r>
        <w:rPr>
          <w:rFonts w:ascii="Simplified Arabic" w:eastAsia="Times New Roman" w:hAnsi="Simplified Arabic" w:cs="Simplified Arabic"/>
          <w:shd w:val="clear" w:color="auto" w:fill="FFFFFF"/>
        </w:rPr>
        <w:t>Haresign, W. 1983.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lastRenderedPageBreak/>
        <w:t>فصل في كتاب</w:t>
      </w:r>
    </w:p>
    <w:p w:rsidR="00744CC7" w:rsidRDefault="00744CC7" w:rsidP="002354E2">
      <w:pPr>
        <w:spacing w:before="240" w:after="240" w:line="240" w:lineRule="auto"/>
        <w:jc w:val="both"/>
      </w:pPr>
      <w:r>
        <w:rPr>
          <w:rFonts w:ascii="Simplified Arabic" w:eastAsia="Times New Roman" w:hAnsi="Simplified Arabic" w:cs="Simplified Arabic"/>
          <w:shd w:val="clear" w:color="auto" w:fill="FFFFFF"/>
        </w:rPr>
        <w:t>Haresign, W., McLeod, B.J., and Webster, G.M. 1983. Endocrine control of reproduction in the ewe. p.353-379 .In: . Haresign, W.(ed.) Sheep Production. Butterworths, London </w:t>
      </w:r>
    </w:p>
    <w:p w:rsidR="00744CC7" w:rsidRDefault="002354E2">
      <w:pPr>
        <w:bidi/>
        <w:spacing w:after="0" w:line="240" w:lineRule="auto"/>
        <w:jc w:val="both"/>
      </w:pPr>
      <w:r>
        <w:rPr>
          <w:rFonts w:ascii="Simplified Arabic" w:eastAsia="Times New Roman" w:hAnsi="Simplified Arabic" w:cs="Simplified Arabic"/>
          <w:b/>
          <w:bCs/>
          <w:shd w:val="clear" w:color="auto" w:fill="FFFFFF"/>
          <w:rtl/>
        </w:rPr>
        <w:t>رسائل الماجستير والدكتوراه</w:t>
      </w:r>
    </w:p>
    <w:p w:rsidR="00744CC7" w:rsidRDefault="00744CC7">
      <w:pPr>
        <w:spacing w:after="0" w:line="240" w:lineRule="auto"/>
        <w:jc w:val="both"/>
      </w:pPr>
      <w:r>
        <w:rPr>
          <w:rFonts w:ascii="Simplified Arabic" w:eastAsia="Times New Roman" w:hAnsi="Simplified Arabic" w:cs="Simplified Arabic"/>
          <w:shd w:val="clear" w:color="auto" w:fill="FFFFFF"/>
        </w:rPr>
        <w:t>Al-Shihry, S.S. 1993. Optically active photochromic fulgides. PhD Thesis. University of Wales, Cardiff, .UK</w:t>
      </w:r>
    </w:p>
    <w:p w:rsidR="00355FE0" w:rsidRDefault="00355FE0" w:rsidP="00355FE0">
      <w:pPr>
        <w:spacing w:after="0" w:line="240" w:lineRule="auto"/>
        <w:jc w:val="center"/>
        <w:rPr>
          <w:rFonts w:ascii="Simplified Arabic" w:eastAsia="Times New Roman" w:hAnsi="Simplified Arabic" w:cs="Simplified Arabic"/>
          <w:b/>
          <w:bCs/>
          <w:shd w:val="clear" w:color="auto" w:fill="FFFFFF"/>
          <w:lang w:bidi="ar-LY"/>
        </w:rPr>
      </w:pPr>
    </w:p>
    <w:p w:rsidR="008E14B2" w:rsidRDefault="008E14B2" w:rsidP="00355FE0">
      <w:pPr>
        <w:spacing w:after="0" w:line="240" w:lineRule="auto"/>
        <w:jc w:val="center"/>
      </w:pPr>
      <w:r>
        <w:rPr>
          <w:rFonts w:ascii="Simplified Arabic" w:eastAsia="Times New Roman" w:hAnsi="Simplified Arabic" w:cs="Simplified Arabic" w:hint="cs"/>
          <w:b/>
          <w:bCs/>
          <w:shd w:val="clear" w:color="auto" w:fill="FFFFFF"/>
          <w:rtl/>
          <w:lang w:bidi="ar-LY"/>
        </w:rPr>
        <w:t>يجب على المؤلف مراجعة الروقة حسب التالي:</w:t>
      </w:r>
    </w:p>
    <w:p w:rsidR="008E14B2" w:rsidRDefault="008E14B2" w:rsidP="008E14B2">
      <w:pPr>
        <w:numPr>
          <w:ilvl w:val="0"/>
          <w:numId w:val="1"/>
        </w:numPr>
        <w:bidi/>
        <w:spacing w:after="0" w:line="240" w:lineRule="auto"/>
        <w:ind w:right="127"/>
        <w:jc w:val="both"/>
        <w:rPr>
          <w:rFonts w:ascii="Simplified Arabic" w:eastAsia="Times New Roman" w:hAnsi="Simplified Arabic" w:cs="Simplified Arabic"/>
          <w:shd w:val="clear" w:color="auto" w:fill="FFFFFF"/>
          <w:rtl/>
          <w:lang w:val="en-GB" w:bidi="ar-LY"/>
        </w:rPr>
      </w:pPr>
      <w:r w:rsidRPr="00EC79DA">
        <w:rPr>
          <w:rFonts w:ascii="Simplified Arabic" w:eastAsia="Times New Roman" w:hAnsi="Simplified Arabic" w:cs="Simplified Arabic" w:hint="cs"/>
          <w:b/>
          <w:bCs/>
          <w:shd w:val="clear" w:color="auto" w:fill="FFFFFF"/>
          <w:rtl/>
        </w:rPr>
        <w:t>عدد الصفحات:</w:t>
      </w:r>
      <w:r>
        <w:rPr>
          <w:rFonts w:ascii="Simplified Arabic" w:eastAsia="Times New Roman" w:hAnsi="Simplified Arabic" w:cs="Simplified Arabic" w:hint="cs"/>
          <w:shd w:val="clear" w:color="auto" w:fill="FFFFFF"/>
          <w:rtl/>
        </w:rPr>
        <w:t xml:space="preserve"> </w:t>
      </w:r>
      <w:r w:rsidR="00C80D58" w:rsidRPr="00C80D58">
        <w:rPr>
          <w:rFonts w:ascii="Simplified Arabic" w:eastAsia="Times New Roman" w:hAnsi="Simplified Arabic" w:cs="Simplified Arabic"/>
          <w:shd w:val="clear" w:color="auto" w:fill="FFFFFF"/>
          <w:rtl/>
        </w:rPr>
        <w:t xml:space="preserve">لا تزيد صفحات </w:t>
      </w:r>
      <w:r w:rsidR="00C80D58" w:rsidRPr="00C80D58">
        <w:rPr>
          <w:rFonts w:ascii="Simplified Arabic" w:eastAsia="Times New Roman" w:hAnsi="Simplified Arabic" w:cs="Simplified Arabic"/>
          <w:shd w:val="clear" w:color="auto" w:fill="FFFFFF"/>
          <w:rtl/>
          <w:lang w:val="en-GB" w:bidi="ar-LY"/>
        </w:rPr>
        <w:t xml:space="preserve">الورقة العلمية أو </w:t>
      </w:r>
      <w:r w:rsidR="00C80D58" w:rsidRPr="00C80D58">
        <w:rPr>
          <w:rFonts w:ascii="Simplified Arabic" w:eastAsia="Times New Roman" w:hAnsi="Simplified Arabic" w:cs="Simplified Arabic"/>
          <w:shd w:val="clear" w:color="auto" w:fill="FFFFFF"/>
          <w:rtl/>
        </w:rPr>
        <w:t xml:space="preserve">البحث عن </w:t>
      </w:r>
      <w:r w:rsidR="00C80D58" w:rsidRPr="00C80D58">
        <w:rPr>
          <w:rFonts w:ascii="Simplified Arabic" w:eastAsia="Times New Roman" w:hAnsi="Simplified Arabic" w:cs="Simplified Arabic"/>
          <w:shd w:val="clear" w:color="auto" w:fill="FFFFFF"/>
        </w:rPr>
        <w:t>20</w:t>
      </w:r>
      <w:r w:rsidR="00C80D58" w:rsidRPr="00C80D58">
        <w:rPr>
          <w:rFonts w:ascii="Simplified Arabic" w:eastAsia="Times New Roman" w:hAnsi="Simplified Arabic" w:cs="Simplified Arabic"/>
          <w:shd w:val="clear" w:color="auto" w:fill="FFFFFF"/>
          <w:rtl/>
        </w:rPr>
        <w:t xml:space="preserve"> صفحة </w:t>
      </w:r>
      <w:r w:rsidR="00C80D58" w:rsidRPr="00C80D58">
        <w:rPr>
          <w:rFonts w:ascii="Simplified Arabic" w:hAnsi="Simplified Arabic" w:cs="Simplified Arabic"/>
          <w:rtl/>
          <w:lang w:bidi="ar-LY"/>
        </w:rPr>
        <w:t>بما فيها الرسوم والصور والجداول وقائمة المراجع</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lang w:val="en-GB" w:bidi="ar-LY"/>
        </w:rPr>
        <w:t>يستثنى من ذلك</w:t>
      </w:r>
      <w:r w:rsidRPr="00C80D58">
        <w:rPr>
          <w:rFonts w:ascii="Simplified Arabic" w:eastAsia="Times New Roman" w:hAnsi="Simplified Arabic" w:cs="Simplified Arabic"/>
          <w:shd w:val="clear" w:color="auto" w:fill="FFFFFF"/>
          <w:rtl/>
        </w:rPr>
        <w:t xml:space="preserve"> الدراسات المرجعية والتي تعرف </w:t>
      </w:r>
      <w:r w:rsidRPr="00C80D58">
        <w:rPr>
          <w:rFonts w:ascii="Simplified Arabic" w:eastAsia="Times New Roman" w:hAnsi="Simplified Arabic" w:cs="Simplified Arabic"/>
          <w:shd w:val="clear" w:color="auto" w:fill="FFFFFF"/>
        </w:rPr>
        <w:t>Review</w:t>
      </w:r>
      <w:r w:rsidRPr="00C80D58">
        <w:rPr>
          <w:rFonts w:ascii="Simplified Arabic" w:eastAsia="Times New Roman" w:hAnsi="Simplified Arabic" w:cs="Simplified Arabic"/>
          <w:shd w:val="clear" w:color="auto" w:fill="FFFFFF"/>
          <w:rtl/>
          <w:lang w:val="en-GB" w:bidi="ar-LY"/>
        </w:rPr>
        <w:t xml:space="preserve"> </w:t>
      </w:r>
      <w:r w:rsidRPr="00C80D58">
        <w:rPr>
          <w:rFonts w:ascii="Simplified Arabic" w:eastAsia="Times New Roman" w:hAnsi="Simplified Arabic" w:cs="Simplified Arabic"/>
          <w:shd w:val="clear" w:color="auto" w:fill="FFFFFF"/>
          <w:rtl/>
        </w:rPr>
        <w:t xml:space="preserve">(وهي التي تلخص معلومات واردة في أعمال أخرى ولاتشمل عملا بحثيا جديدا قام به الباحث) والتي يجب أن لا يزيد عدد صفحاتها عن </w:t>
      </w:r>
      <w:r w:rsidRPr="00C80D58">
        <w:rPr>
          <w:rFonts w:ascii="Simplified Arabic" w:eastAsia="Times New Roman" w:hAnsi="Simplified Arabic" w:cs="Simplified Arabic"/>
          <w:shd w:val="clear" w:color="auto" w:fill="FFFFFF"/>
        </w:rPr>
        <w:t>40</w:t>
      </w:r>
      <w:r w:rsidRPr="00C80D58">
        <w:rPr>
          <w:rFonts w:ascii="Simplified Arabic" w:eastAsia="Times New Roman" w:hAnsi="Simplified Arabic" w:cs="Simplified Arabic"/>
          <w:shd w:val="clear" w:color="auto" w:fill="FFFFFF"/>
          <w:rtl/>
        </w:rPr>
        <w:t xml:space="preserve"> صفحة ولا يقل عدد مراجعها عن </w:t>
      </w:r>
      <w:r w:rsidRPr="00C80D58">
        <w:rPr>
          <w:rFonts w:ascii="Simplified Arabic" w:eastAsia="Times New Roman" w:hAnsi="Simplified Arabic" w:cs="Simplified Arabic"/>
          <w:shd w:val="clear" w:color="auto" w:fill="FFFFFF"/>
        </w:rPr>
        <w:t>50</w:t>
      </w:r>
      <w:r w:rsidRPr="00C80D58">
        <w:rPr>
          <w:rFonts w:ascii="Simplified Arabic" w:eastAsia="Times New Roman" w:hAnsi="Simplified Arabic" w:cs="Simplified Arabic"/>
          <w:shd w:val="clear" w:color="auto" w:fill="FFFFFF"/>
          <w:rtl/>
        </w:rPr>
        <w:t xml:space="preserve"> مرجعاً.</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tl/>
        </w:rPr>
      </w:pPr>
      <w:r w:rsidRPr="00EC79DA">
        <w:rPr>
          <w:rFonts w:ascii="Simplified Arabic" w:eastAsia="Times New Roman" w:hAnsi="Simplified Arabic" w:cs="Simplified Arabic" w:hint="cs"/>
          <w:b/>
          <w:bCs/>
          <w:shd w:val="clear" w:color="auto" w:fill="FFFFFF"/>
          <w:rtl/>
        </w:rPr>
        <w:t>ابعاد الورقة:</w:t>
      </w:r>
      <w:r w:rsidRPr="008E14B2">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shd w:val="clear" w:color="auto" w:fill="FFFFFF"/>
          <w:rtl/>
        </w:rPr>
        <w:t>يكون مقاس الصفحة </w:t>
      </w:r>
      <w:r w:rsidRPr="00C80D58">
        <w:rPr>
          <w:rFonts w:ascii="Simplified Arabic" w:eastAsia="Times New Roman" w:hAnsi="Simplified Arabic" w:cs="Simplified Arabic"/>
          <w:shd w:val="clear" w:color="auto" w:fill="FFFFFF"/>
        </w:rPr>
        <w:t>A4</w:t>
      </w:r>
      <w:r w:rsidRPr="00C80D58">
        <w:rPr>
          <w:rFonts w:ascii="Simplified Arabic" w:eastAsia="Times New Roman" w:hAnsi="Simplified Arabic" w:cs="Simplified Arabic"/>
          <w:shd w:val="clear" w:color="auto" w:fill="FFFFFF"/>
          <w:rtl/>
        </w:rPr>
        <w:t xml:space="preserve"> مكونة من عمودين متساويين، </w:t>
      </w:r>
      <w:r w:rsidRPr="00C80D58">
        <w:rPr>
          <w:rFonts w:ascii="Simplified Arabic" w:eastAsia="Times New Roman" w:hAnsi="Simplified Arabic" w:cs="Simplified Arabic"/>
          <w:shd w:val="clear" w:color="auto" w:fill="FFFFFF"/>
          <w:rtl/>
          <w:lang w:val="en-GB" w:bidi="ar-LY"/>
        </w:rPr>
        <w:t>وبهامش علوي</w:t>
      </w:r>
      <w:r w:rsidRPr="00C80D58">
        <w:rPr>
          <w:rFonts w:ascii="Simplified Arabic" w:eastAsia="Times New Roman" w:hAnsi="Simplified Arabic" w:cs="Simplified Arabic" w:hint="cs"/>
          <w:shd w:val="clear" w:color="auto" w:fill="FFFFFF"/>
          <w:rtl/>
          <w:lang w:val="en-GB" w:bidi="ar-LY"/>
        </w:rPr>
        <w:t xml:space="preserve"> و</w:t>
      </w:r>
      <w:r w:rsidRPr="00C80D58">
        <w:rPr>
          <w:rFonts w:ascii="Simplified Arabic" w:eastAsia="Times New Roman" w:hAnsi="Simplified Arabic" w:cs="Simplified Arabic"/>
          <w:shd w:val="clear" w:color="auto" w:fill="FFFFFF"/>
          <w:rtl/>
          <w:lang w:val="en-GB" w:bidi="ar-LY"/>
        </w:rPr>
        <w:t xml:space="preserve">سفلي </w:t>
      </w:r>
      <w:r w:rsidRPr="00C80D58">
        <w:rPr>
          <w:rFonts w:ascii="Simplified Arabic" w:eastAsia="Times New Roman" w:hAnsi="Simplified Arabic" w:cs="Simplified Arabic"/>
          <w:shd w:val="clear" w:color="auto" w:fill="FFFFFF"/>
          <w:lang w:val="en-GB" w:bidi="ar-LY"/>
        </w:rPr>
        <w:t>1.38”</w:t>
      </w:r>
      <w:r w:rsidRPr="00C80D58">
        <w:rPr>
          <w:rFonts w:ascii="Simplified Arabic" w:eastAsia="Times New Roman" w:hAnsi="Simplified Arabic" w:cs="Simplified Arabic"/>
          <w:shd w:val="clear" w:color="auto" w:fill="FFFFFF"/>
          <w:rtl/>
          <w:lang w:bidi="ar-LY"/>
        </w:rPr>
        <w:t xml:space="preserve"> </w:t>
      </w:r>
      <w:r w:rsidRPr="00C80D58">
        <w:rPr>
          <w:rFonts w:ascii="Simplified Arabic" w:eastAsia="Times New Roman" w:hAnsi="Simplified Arabic" w:cs="Simplified Arabic" w:hint="cs"/>
          <w:shd w:val="clear" w:color="auto" w:fill="FFFFFF"/>
          <w:rtl/>
          <w:lang w:bidi="ar-LY"/>
        </w:rPr>
        <w:t xml:space="preserve">=3.5 سم </w:t>
      </w:r>
      <w:r w:rsidRPr="00C80D58">
        <w:rPr>
          <w:rFonts w:ascii="Simplified Arabic" w:eastAsia="Times New Roman" w:hAnsi="Simplified Arabic" w:cs="Simplified Arabic"/>
          <w:shd w:val="clear" w:color="auto" w:fill="FFFFFF"/>
          <w:rtl/>
          <w:lang w:bidi="ar-LY"/>
        </w:rPr>
        <w:t>و</w:t>
      </w:r>
      <w:r w:rsidRPr="00C80D58">
        <w:rPr>
          <w:rFonts w:ascii="Simplified Arabic" w:eastAsia="Times New Roman" w:hAnsi="Simplified Arabic" w:cs="Simplified Arabic"/>
          <w:shd w:val="clear" w:color="auto" w:fill="FFFFFF"/>
          <w:rtl/>
        </w:rPr>
        <w:t xml:space="preserve">هامش أيمن وأيسر </w:t>
      </w:r>
      <w:r w:rsidRPr="00C80D58">
        <w:rPr>
          <w:rFonts w:ascii="Simplified Arabic" w:eastAsia="Times New Roman" w:hAnsi="Simplified Arabic" w:cs="Simplified Arabic"/>
          <w:shd w:val="clear" w:color="auto" w:fill="FFFFFF"/>
        </w:rPr>
        <w:t>0.79”</w:t>
      </w:r>
      <w:r w:rsidRPr="00C80D58">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hint="cs"/>
          <w:shd w:val="clear" w:color="auto" w:fill="FFFFFF"/>
          <w:rtl/>
        </w:rPr>
        <w:t>=2.0 سم</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w:t>
      </w:r>
    </w:p>
    <w:p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rPr>
        <w:t>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 xml:space="preserve">) للورقات المقدمة باللغة العربية ،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shd w:val="clear" w:color="auto" w:fill="FFFFFF"/>
          <w:rtl/>
          <w:lang w:val="en-GB"/>
        </w:rPr>
        <w:t xml:space="preserve">لغة الكتابة: </w:t>
      </w:r>
      <w:r>
        <w:rPr>
          <w:rFonts w:ascii="Simplified Arabic" w:eastAsia="Times New Roman" w:hAnsi="Simplified Arabic" w:cs="Simplified Arabic"/>
          <w:shd w:val="clear" w:color="auto" w:fill="FFFFFF"/>
        </w:rPr>
        <w:t>Simplified Arabic</w:t>
      </w:r>
    </w:p>
    <w:p w:rsidR="008E14B2" w:rsidRPr="00C80D58" w:rsidRDefault="008E14B2" w:rsidP="008E14B2">
      <w:pPr>
        <w:numPr>
          <w:ilvl w:val="0"/>
          <w:numId w:val="1"/>
        </w:numPr>
        <w:bidi/>
        <w:spacing w:before="240" w:after="0" w:line="240" w:lineRule="auto"/>
        <w:ind w:right="127"/>
        <w:jc w:val="both"/>
      </w:pPr>
      <w:r>
        <w:rPr>
          <w:rFonts w:ascii="Simplified Arabic" w:eastAsia="Times New Roman" w:hAnsi="Simplified Arabic" w:cs="Simplified Arabic" w:hint="cs"/>
          <w:shd w:val="clear" w:color="auto" w:fill="FFFFFF"/>
          <w:rtl/>
        </w:rPr>
        <w:t>حجم خط الكتابة:  11 نقطة</w:t>
      </w:r>
    </w:p>
    <w:p w:rsidR="008E14B2" w:rsidRDefault="002D5B8E" w:rsidP="002D5B8E">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b/>
          <w:bCs/>
          <w:shd w:val="clear" w:color="auto" w:fill="FFFFFF"/>
          <w:rtl/>
        </w:rPr>
        <w:t xml:space="preserve">العنوانين: </w:t>
      </w:r>
      <w:r w:rsidR="008E14B2">
        <w:rPr>
          <w:rFonts w:ascii="Simplified Arabic" w:eastAsia="Times New Roman" w:hAnsi="Simplified Arabic" w:cs="Simplified Arabic" w:hint="cs"/>
          <w:shd w:val="clear" w:color="auto" w:fill="FFFFFF"/>
          <w:rtl/>
        </w:rPr>
        <w:t>ت</w:t>
      </w:r>
      <w:r w:rsidR="00C80D58">
        <w:rPr>
          <w:rFonts w:ascii="Simplified Arabic" w:eastAsia="Times New Roman" w:hAnsi="Simplified Arabic" w:cs="Simplified Arabic"/>
          <w:shd w:val="clear" w:color="auto" w:fill="FFFFFF"/>
          <w:rtl/>
        </w:rPr>
        <w:t>كتب بالخط العريض (</w:t>
      </w:r>
      <w:r w:rsidR="00C80D58">
        <w:rPr>
          <w:rFonts w:ascii="Simplified Arabic" w:eastAsia="Times New Roman" w:hAnsi="Simplified Arabic" w:cs="Simplified Arabic"/>
          <w:b/>
          <w:bCs/>
          <w:shd w:val="clear" w:color="auto" w:fill="FFFFFF"/>
        </w:rPr>
        <w:t>Bold</w:t>
      </w:r>
      <w:r w:rsidR="00C80D58">
        <w:rPr>
          <w:rFonts w:ascii="Simplified Arabic" w:eastAsia="Times New Roman" w:hAnsi="Simplified Arabic" w:cs="Simplified Arabic"/>
          <w:shd w:val="clear" w:color="auto" w:fill="FFFFFF"/>
          <w:rtl/>
        </w:rPr>
        <w:t xml:space="preserve">) </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shd w:val="clear" w:color="auto" w:fill="FFFFFF"/>
          <w:rtl/>
        </w:rPr>
        <w:lastRenderedPageBreak/>
        <w:t>يكتب ملخص باللغة الانجليزية باستخدام خط</w:t>
      </w:r>
      <w:r w:rsidRPr="008E14B2">
        <w:rPr>
          <w:rFonts w:ascii="Simplified Arabic" w:eastAsia="Times New Roman" w:hAnsi="Simplified Arabic" w:cs="Simplified Arabic"/>
          <w:shd w:val="clear" w:color="auto" w:fill="FFFFFF"/>
        </w:rPr>
        <w:t>Bookman old style</w:t>
      </w:r>
      <w:r w:rsidRPr="008E14B2">
        <w:rPr>
          <w:rFonts w:ascii="Simplified Arabic" w:eastAsia="Times New Roman" w:hAnsi="Simplified Arabic" w:cs="Simplified Arabic"/>
          <w:shd w:val="clear" w:color="auto" w:fill="FFFFFF"/>
          <w:rtl/>
        </w:rPr>
        <w:t> بحجم (</w:t>
      </w:r>
      <w:r w:rsidRPr="008E14B2">
        <w:rPr>
          <w:rFonts w:ascii="Simplified Arabic" w:eastAsia="Times New Roman" w:hAnsi="Simplified Arabic" w:cs="Simplified Arabic"/>
          <w:shd w:val="clear" w:color="auto" w:fill="FFFFFF"/>
        </w:rPr>
        <w:t>9</w:t>
      </w:r>
      <w:r w:rsidRPr="008E14B2">
        <w:rPr>
          <w:rFonts w:ascii="Simplified Arabic" w:eastAsia="Times New Roman" w:hAnsi="Simplified Arabic" w:cs="Simplified Arabic"/>
          <w:shd w:val="clear" w:color="auto" w:fill="FFFFFF"/>
          <w:rtl/>
        </w:rPr>
        <w:t xml:space="preserve">) </w:t>
      </w:r>
      <w:r w:rsidR="00EC79DA">
        <w:rPr>
          <w:rFonts w:ascii="Simplified Arabic" w:eastAsia="Times New Roman" w:hAnsi="Simplified Arabic" w:cs="Simplified Arabic" w:hint="cs"/>
          <w:shd w:val="clear" w:color="auto" w:fill="FFFFFF"/>
          <w:rtl/>
        </w:rPr>
        <w:t>والعنوانين</w:t>
      </w:r>
      <w:r w:rsidRPr="008E14B2">
        <w:rPr>
          <w:rFonts w:ascii="Simplified Arabic" w:eastAsia="Times New Roman" w:hAnsi="Simplified Arabic" w:cs="Simplified Arabic" w:hint="cs"/>
          <w:shd w:val="clear" w:color="auto" w:fill="FFFFFF"/>
          <w:rtl/>
        </w:rPr>
        <w:t xml:space="preserve"> الرئيسي بحجم 12</w:t>
      </w:r>
    </w:p>
    <w:p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b/>
          <w:bCs/>
          <w:shd w:val="clear" w:color="auto" w:fill="FFFFFF"/>
          <w:rtl/>
        </w:rPr>
        <w:t xml:space="preserve">الملخص: </w:t>
      </w:r>
      <w:r w:rsidRPr="008E14B2">
        <w:rPr>
          <w:rFonts w:ascii="Simplified Arabic" w:eastAsia="Times New Roman" w:hAnsi="Simplified Arabic" w:cs="Simplified Arabic" w:hint="cs"/>
          <w:shd w:val="clear" w:color="auto" w:fill="FFFFFF"/>
          <w:rtl/>
        </w:rPr>
        <w:t>لايزيد عن 250 كلمة</w:t>
      </w:r>
    </w:p>
    <w:p w:rsidR="008E14B2" w:rsidRPr="008E14B2" w:rsidRDefault="008E14B2" w:rsidP="008E14B2">
      <w:pPr>
        <w:numPr>
          <w:ilvl w:val="0"/>
          <w:numId w:val="1"/>
        </w:numPr>
        <w:bidi/>
        <w:spacing w:before="240" w:line="240" w:lineRule="auto"/>
        <w:jc w:val="both"/>
        <w:rPr>
          <w:rFonts w:ascii="Simplified Arabic" w:eastAsia="Times New Roman" w:hAnsi="Simplified Arabic" w:cs="Simplified Arabic"/>
          <w:b/>
          <w:bCs/>
          <w:shd w:val="clear" w:color="auto" w:fill="FFFFFF"/>
        </w:rPr>
      </w:pPr>
      <w:r w:rsidRPr="008E14B2">
        <w:rPr>
          <w:rFonts w:ascii="Simplified Arabic" w:eastAsia="Times New Roman" w:hAnsi="Simplified Arabic" w:cs="Simplified Arabic" w:hint="cs"/>
          <w:b/>
          <w:bCs/>
          <w:shd w:val="clear" w:color="auto" w:fill="FFFFFF"/>
          <w:rtl/>
        </w:rPr>
        <w:t>الكلمات المفتاحية</w:t>
      </w:r>
      <w:r>
        <w:rPr>
          <w:rFonts w:ascii="Simplified Arabic" w:eastAsia="Times New Roman" w:hAnsi="Simplified Arabic" w:cs="Simplified Arabic" w:hint="cs"/>
          <w:b/>
          <w:bCs/>
          <w:shd w:val="clear" w:color="auto" w:fill="FFFFFF"/>
          <w:rtl/>
        </w:rPr>
        <w:t xml:space="preserve">: </w:t>
      </w:r>
      <w:r>
        <w:rPr>
          <w:rFonts w:ascii="Simplified Arabic" w:eastAsia="Times New Roman" w:hAnsi="Simplified Arabic" w:cs="Simplified Arabic" w:hint="cs"/>
          <w:shd w:val="clear" w:color="auto" w:fill="FFFFFF"/>
          <w:rtl/>
        </w:rPr>
        <w:t>لاتقل عن خمسة</w:t>
      </w:r>
    </w:p>
    <w:p w:rsidR="002D5B8E" w:rsidRPr="002D5B8E" w:rsidRDefault="002D5B8E" w:rsidP="006D7AE0">
      <w:pPr>
        <w:numPr>
          <w:ilvl w:val="0"/>
          <w:numId w:val="1"/>
        </w:numPr>
        <w:bidi/>
        <w:spacing w:after="0" w:line="240" w:lineRule="auto"/>
        <w:jc w:val="both"/>
      </w:pPr>
      <w:r w:rsidRPr="002D5B8E">
        <w:rPr>
          <w:rFonts w:ascii="Simplified Arabic" w:eastAsia="Times New Roman" w:hAnsi="Simplified Arabic" w:cs="Simplified Arabic"/>
          <w:b/>
          <w:bCs/>
          <w:shd w:val="clear" w:color="auto" w:fill="FFFFFF"/>
          <w:rtl/>
        </w:rPr>
        <w:t>عنوان البحث:</w:t>
      </w:r>
      <w:r w:rsidRPr="002D5B8E">
        <w:rPr>
          <w:rFonts w:ascii="Simplified Arabic" w:eastAsia="Times New Roman" w:hAnsi="Simplified Arabic" w:cs="Simplified Arabic" w:hint="cs"/>
          <w:b/>
          <w:bCs/>
          <w:shd w:val="clear" w:color="auto" w:fill="FFFFFF"/>
          <w:rtl/>
        </w:rPr>
        <w:t xml:space="preserve"> </w:t>
      </w:r>
      <w:r w:rsidRPr="002D5B8E">
        <w:rPr>
          <w:rFonts w:ascii="Simplified Arabic" w:eastAsia="Times New Roman" w:hAnsi="Simplified Arabic" w:cs="Simplified Arabic"/>
          <w:shd w:val="clear" w:color="auto" w:fill="FFFFFF"/>
          <w:rtl/>
        </w:rPr>
        <w:t>يكتب العنوان باللغة الأساسية للبحث و</w:t>
      </w:r>
      <w:r w:rsidRPr="002D5B8E">
        <w:rPr>
          <w:rFonts w:ascii="Simplified Arabic" w:eastAsia="Times New Roman" w:hAnsi="Simplified Arabic" w:cs="Simplified Arabic"/>
          <w:b/>
          <w:bCs/>
          <w:shd w:val="clear" w:color="auto" w:fill="FFFFFF"/>
          <w:rtl/>
        </w:rPr>
        <w:t>بالخط العريض (</w:t>
      </w:r>
      <w:r w:rsidRPr="002D5B8E">
        <w:rPr>
          <w:rFonts w:ascii="Simplified Arabic" w:eastAsia="Times New Roman" w:hAnsi="Simplified Arabic" w:cs="Simplified Arabic"/>
          <w:b/>
          <w:bCs/>
          <w:shd w:val="clear" w:color="auto" w:fill="FFFFFF"/>
        </w:rPr>
        <w:t>Bold</w:t>
      </w:r>
      <w:r w:rsidRPr="002D5B8E">
        <w:rPr>
          <w:rFonts w:ascii="Simplified Arabic" w:eastAsia="Times New Roman" w:hAnsi="Simplified Arabic" w:cs="Simplified Arabic"/>
          <w:b/>
          <w:bCs/>
          <w:shd w:val="clear" w:color="auto" w:fill="FFFFFF"/>
          <w:rtl/>
        </w:rPr>
        <w:t>)</w:t>
      </w:r>
      <w:r w:rsidRPr="002D5B8E">
        <w:rPr>
          <w:rFonts w:ascii="Simplified Arabic" w:eastAsia="Times New Roman" w:hAnsi="Simplified Arabic" w:cs="Simplified Arabic"/>
          <w:shd w:val="clear" w:color="auto" w:fill="FFFFFF"/>
          <w:rtl/>
        </w:rPr>
        <w:t>.</w:t>
      </w:r>
      <w:r w:rsidRPr="002D5B8E">
        <w:rPr>
          <w:rFonts w:ascii="Simplified Arabic" w:eastAsia="Times New Roman" w:hAnsi="Simplified Arabic" w:cs="Simplified Arabic"/>
          <w:shd w:val="clear" w:color="auto" w:fill="FFFFFF"/>
          <w:rtl/>
          <w:lang w:val="en-GB"/>
        </w:rPr>
        <w:t xml:space="preserve"> ففي حالة الورقة المقدمة باللغة العربية يكون</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shd w:val="clear" w:color="auto" w:fill="FFFFFF"/>
          <w:rtl/>
          <w:lang w:val="en-GB"/>
        </w:rPr>
        <w:t xml:space="preserve">حجم الخط </w:t>
      </w:r>
      <w:r w:rsidRPr="002D5B8E">
        <w:rPr>
          <w:rFonts w:ascii="Simplified Arabic" w:eastAsia="Times New Roman" w:hAnsi="Simplified Arabic" w:cs="Simplified Arabic"/>
          <w:shd w:val="clear" w:color="auto" w:fill="FFFFFF"/>
          <w:lang w:val="en-GB"/>
        </w:rPr>
        <w:t>14</w:t>
      </w:r>
      <w:r w:rsidRPr="002D5B8E">
        <w:rPr>
          <w:rFonts w:ascii="Simplified Arabic" w:eastAsia="Times New Roman" w:hAnsi="Simplified Arabic" w:cs="Simplified Arabic"/>
          <w:shd w:val="clear" w:color="auto" w:fill="FFFFFF"/>
          <w:rtl/>
        </w:rPr>
        <w:t xml:space="preserve"> </w:t>
      </w:r>
    </w:p>
    <w:p w:rsidR="002D5B8E" w:rsidRDefault="002D5B8E" w:rsidP="002D5B8E">
      <w:pPr>
        <w:numPr>
          <w:ilvl w:val="0"/>
          <w:numId w:val="1"/>
        </w:numPr>
        <w:bidi/>
        <w:spacing w:after="0" w:line="240" w:lineRule="auto"/>
        <w:jc w:val="both"/>
      </w:pPr>
      <w:r>
        <w:rPr>
          <w:rFonts w:ascii="Simplified Arabic" w:eastAsia="Times New Roman" w:hAnsi="Simplified Arabic" w:cs="Simplified Arabic" w:hint="cs"/>
          <w:b/>
          <w:bCs/>
          <w:shd w:val="clear" w:color="auto" w:fill="FFFFFF"/>
          <w:rtl/>
        </w:rPr>
        <w:t>اسماء المؤلفين:</w:t>
      </w:r>
      <w:r>
        <w:rPr>
          <w:rFonts w:ascii="Simplified Arabic" w:eastAsia="Times New Roman" w:hAnsi="Simplified Arabic" w:cs="Simplified Arabic" w:hint="cs"/>
          <w:shd w:val="clear" w:color="auto" w:fill="FFFFFF"/>
          <w:rtl/>
        </w:rPr>
        <w:t xml:space="preserve"> </w:t>
      </w:r>
      <w:r w:rsidRPr="002D5B8E">
        <w:rPr>
          <w:rFonts w:ascii="Simplified Arabic" w:eastAsia="Times New Roman" w:hAnsi="Simplified Arabic" w:cs="Simplified Arabic"/>
          <w:shd w:val="clear" w:color="auto" w:fill="FFFFFF"/>
          <w:rtl/>
        </w:rPr>
        <w:t xml:space="preserve">اسم المؤلف (المؤلفين) </w:t>
      </w:r>
      <w:r w:rsidRPr="002D5B8E">
        <w:rPr>
          <w:rFonts w:ascii="Simplified Arabic" w:eastAsia="Times New Roman" w:hAnsi="Simplified Arabic" w:cs="Simplified Arabic"/>
          <w:shd w:val="clear" w:color="auto" w:fill="FFFFFF"/>
          <w:rtl/>
          <w:lang w:val="en-GB" w:bidi="ar-LY"/>
        </w:rPr>
        <w:t xml:space="preserve">وتكتب تحت العنوان وبحجم </w:t>
      </w:r>
      <w:r w:rsidRPr="002D5B8E">
        <w:rPr>
          <w:rFonts w:ascii="Simplified Arabic" w:eastAsia="Times New Roman" w:hAnsi="Simplified Arabic" w:cs="Simplified Arabic"/>
          <w:shd w:val="clear" w:color="auto" w:fill="FFFFFF"/>
          <w:lang w:val="en-GB" w:bidi="ar-LY"/>
        </w:rPr>
        <w:t>12</w:t>
      </w:r>
      <w:r w:rsidRPr="002D5B8E">
        <w:rPr>
          <w:rFonts w:ascii="Simplified Arabic" w:eastAsia="Times New Roman" w:hAnsi="Simplified Arabic" w:cs="Simplified Arabic"/>
          <w:shd w:val="clear" w:color="auto" w:fill="FFFFFF"/>
          <w:rtl/>
          <w:lang w:val="en-GB" w:bidi="ar-LY"/>
        </w:rPr>
        <w:t xml:space="preserve"> </w:t>
      </w:r>
      <w:r w:rsidRPr="002D5B8E">
        <w:rPr>
          <w:rFonts w:ascii="Simplified Arabic" w:eastAsia="Times New Roman" w:hAnsi="Simplified Arabic" w:cs="Simplified Arabic"/>
          <w:shd w:val="clear" w:color="auto" w:fill="FFFFFF"/>
          <w:rtl/>
        </w:rPr>
        <w:t xml:space="preserve">وتمييز الباحث للمراسلة بنجمة مثل محمد عبدالله* ثم يذكر تحتها البريد الألكتروني للمراسلة وحجم خطه </w:t>
      </w:r>
      <w:r w:rsidRPr="002D5B8E">
        <w:rPr>
          <w:rFonts w:ascii="Simplified Arabic" w:eastAsia="Times New Roman" w:hAnsi="Simplified Arabic" w:cs="Simplified Arabic"/>
          <w:shd w:val="clear" w:color="auto" w:fill="FFFFFF"/>
        </w:rPr>
        <w:t>9</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u w:val="single"/>
          <w:shd w:val="clear" w:color="auto" w:fill="FFFFFF"/>
          <w:rtl/>
        </w:rPr>
        <w:t>ويلزم إستخدام البريد الجامعي للمؤلفين من داخل جامعة سبها ولن تقبل غيرها</w:t>
      </w:r>
      <w:r w:rsidRPr="002D5B8E">
        <w:rPr>
          <w:rFonts w:ascii="Simplified Arabic" w:eastAsia="Times New Roman" w:hAnsi="Simplified Arabic" w:cs="Simplified Arabic"/>
          <w:shd w:val="clear" w:color="auto" w:fill="FFFFFF"/>
          <w:rtl/>
        </w:rPr>
        <w:t xml:space="preserve"> يستثنى من ذلك من هم من خارج الجامعة. أما في حالة البحث المقدم باللغة الانجليزية فيكتب العنوان بالخط العريض وحجمه </w:t>
      </w:r>
      <w:r w:rsidRPr="002D5B8E">
        <w:rPr>
          <w:rFonts w:ascii="Simplified Arabic" w:eastAsia="Times New Roman" w:hAnsi="Simplified Arabic" w:cs="Simplified Arabic"/>
          <w:shd w:val="clear" w:color="auto" w:fill="FFFFFF"/>
        </w:rPr>
        <w:t>12</w:t>
      </w:r>
      <w:r w:rsidRPr="002D5B8E">
        <w:rPr>
          <w:rFonts w:ascii="Simplified Arabic" w:eastAsia="Times New Roman" w:hAnsi="Simplified Arabic" w:cs="Simplified Arabic"/>
          <w:shd w:val="clear" w:color="auto" w:fill="FFFFFF"/>
          <w:rtl/>
        </w:rPr>
        <w:t xml:space="preserve"> ، اسم المؤلف (المؤلفين) يكتب تحت العنوان وبخط حجمه </w:t>
      </w:r>
      <w:r w:rsidRPr="002D5B8E">
        <w:rPr>
          <w:rFonts w:ascii="Simplified Arabic" w:eastAsia="Times New Roman" w:hAnsi="Simplified Arabic" w:cs="Simplified Arabic"/>
          <w:shd w:val="clear" w:color="auto" w:fill="FFFFFF"/>
        </w:rPr>
        <w:t>10</w:t>
      </w:r>
      <w:r w:rsidRPr="002D5B8E">
        <w:rPr>
          <w:rFonts w:ascii="Simplified Arabic" w:eastAsia="Times New Roman" w:hAnsi="Simplified Arabic" w:cs="Simplified Arabic"/>
          <w:shd w:val="clear" w:color="auto" w:fill="FFFFFF"/>
          <w:rtl/>
        </w:rPr>
        <w:t xml:space="preserve"> مع تمييز الباحث للمراسلة بنجمة.</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 xml:space="preserve">شروط كتابة العنوان: </w:t>
      </w:r>
      <w:r>
        <w:rPr>
          <w:rFonts w:ascii="Simplified Arabic" w:eastAsia="Times New Roman" w:hAnsi="Simplified Arabic" w:cs="Simplified Arabic"/>
          <w:shd w:val="clear" w:color="auto" w:fill="FFFFFF"/>
          <w:rtl/>
        </w:rPr>
        <w:t>يجب أن يخ</w:t>
      </w:r>
      <w:r>
        <w:rPr>
          <w:rFonts w:ascii="Simplified Arabic" w:eastAsia="Times New Roman" w:hAnsi="Simplified Arabic" w:cs="Simplified Arabic"/>
          <w:shd w:val="clear" w:color="auto" w:fill="FFFFFF"/>
          <w:rtl/>
          <w:lang w:val="en-GB" w:bidi="ar-LY"/>
        </w:rPr>
        <w:t>ت</w:t>
      </w:r>
      <w:r>
        <w:rPr>
          <w:rFonts w:ascii="Simplified Arabic" w:eastAsia="Times New Roman" w:hAnsi="Simplified Arabic" w:cs="Simplified Arabic"/>
          <w:shd w:val="clear" w:color="auto" w:fill="FFFFFF"/>
          <w:rtl/>
        </w:rPr>
        <w:t xml:space="preserve">صر العنوان قدر الإمكان ويعبر عن هدف البحث بوضوح ويفضل أن يكون في حدود </w:t>
      </w:r>
      <w:r>
        <w:rPr>
          <w:rFonts w:ascii="Simplified Arabic" w:eastAsia="Times New Roman" w:hAnsi="Simplified Arabic" w:cs="Simplified Arabic"/>
          <w:shd w:val="clear" w:color="auto" w:fill="FFFFFF"/>
        </w:rPr>
        <w:t>12</w:t>
      </w:r>
      <w:r>
        <w:rPr>
          <w:rFonts w:ascii="Simplified Arabic" w:eastAsia="Times New Roman" w:hAnsi="Simplified Arabic" w:cs="Simplified Arabic"/>
          <w:shd w:val="clear" w:color="auto" w:fill="FFFFFF"/>
          <w:rtl/>
        </w:rPr>
        <w:t xml:space="preserve"> إلى </w:t>
      </w:r>
      <w:r>
        <w:rPr>
          <w:rFonts w:ascii="Simplified Arabic" w:eastAsia="Times New Roman" w:hAnsi="Simplified Arabic" w:cs="Simplified Arabic"/>
          <w:shd w:val="clear" w:color="auto" w:fill="FFFFFF"/>
        </w:rPr>
        <w:t>15</w:t>
      </w:r>
      <w:r>
        <w:rPr>
          <w:rFonts w:ascii="Simplified Arabic" w:eastAsia="Times New Roman" w:hAnsi="Simplified Arabic" w:cs="Simplified Arabic"/>
          <w:shd w:val="clear" w:color="auto" w:fill="FFFFFF"/>
          <w:rtl/>
        </w:rPr>
        <w:t xml:space="preserve"> كلمة. ويجب ألا يكون العنوان عاما بدرجة لا يمكن معها تحديد هوية البحث.</w:t>
      </w:r>
    </w:p>
    <w:p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جهة العمل:</w:t>
      </w:r>
      <w:r>
        <w:rPr>
          <w:rFonts w:ascii="Simplified Arabic" w:eastAsia="Times New Roman" w:hAnsi="Simplified Arabic" w:cs="Simplified Arabic" w:hint="cs"/>
          <w:shd w:val="clear" w:color="auto" w:fill="FFFFFF"/>
          <w:rtl/>
        </w:rPr>
        <w:t xml:space="preserve"> وت</w:t>
      </w:r>
      <w:r>
        <w:rPr>
          <w:rFonts w:ascii="Simplified Arabic" w:eastAsia="Times New Roman" w:hAnsi="Simplified Arabic" w:cs="Simplified Arabic"/>
          <w:shd w:val="clear" w:color="auto" w:fill="FFFFFF"/>
          <w:rtl/>
        </w:rPr>
        <w:t>لي اسم المؤلف (المؤلفين) وجهة عمل المؤلف (المؤلفين) باللغة الأساسية للبحث ، مع ذكر بيانات القسم العلمي</w:t>
      </w:r>
      <w:r>
        <w:rPr>
          <w:rFonts w:ascii="Simplified Arabic" w:eastAsia="Times New Roman" w:hAnsi="Simplified Arabic" w:cs="Simplified Arabic" w:hint="cs"/>
          <w:shd w:val="clear" w:color="auto" w:fill="FFFFFF"/>
          <w:rtl/>
        </w:rPr>
        <w:t xml:space="preserve"> والكلية والجامعة والبلد</w:t>
      </w:r>
      <w:r>
        <w:rPr>
          <w:rFonts w:ascii="Simplified Arabic" w:eastAsia="Times New Roman" w:hAnsi="Simplified Arabic" w:cs="Simplified Arabic"/>
          <w:shd w:val="clear" w:color="auto" w:fill="FFFFFF"/>
          <w:rtl/>
        </w:rPr>
        <w:t xml:space="preserve"> الذي ينتمي إليه الباحث وتمييز الباحث المراسل.</w:t>
      </w:r>
    </w:p>
    <w:p w:rsidR="002D5B8E" w:rsidRDefault="002D5B8E" w:rsidP="00EC79DA">
      <w:pPr>
        <w:numPr>
          <w:ilvl w:val="0"/>
          <w:numId w:val="1"/>
        </w:numPr>
        <w:bidi/>
        <w:spacing w:after="0" w:line="240" w:lineRule="auto"/>
        <w:jc w:val="both"/>
      </w:pPr>
      <w:r>
        <w:rPr>
          <w:rFonts w:ascii="Simplified Arabic" w:eastAsia="Times New Roman" w:hAnsi="Simplified Arabic" w:cs="Simplified Arabic"/>
          <w:b/>
          <w:bCs/>
          <w:shd w:val="clear" w:color="auto" w:fill="FFFFFF"/>
          <w:rtl/>
        </w:rPr>
        <w:t>الملخص:</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قدم البحث </w:t>
      </w:r>
      <w:r w:rsidRPr="00EC79DA">
        <w:rPr>
          <w:rFonts w:ascii="Simplified Arabic" w:hAnsi="Simplified Arabic" w:cs="Simplified Arabic"/>
          <w:rtl/>
          <w:lang w:bidi="ar-LY"/>
        </w:rPr>
        <w:t>بأحد اللغتين العربية أو الانجليزية مع إرفاق ملخص باللغة العربية للورقات التي تنشر باللغة الإنجليزية وملخص باللغة الإنجليزية للورقات التي تنشر باللغة العربية ، ففي حالة البحث المقدم باللغة العربية فيوضع الملخص مباشرة تحت الملخص بالعربي في الصفحة الأولى متضمنا عنوان البحث واسماء المؤلفين ، أما في حالة البحث المقدم باللغة الانجليزية توضع الملخصات المرفقة في نهاية البحث أو الورقة وقبل قائمة المراجع.</w:t>
      </w:r>
      <w:r w:rsidRPr="00EC79DA">
        <w:rPr>
          <w:rFonts w:ascii="Simplified Arabic" w:eastAsia="Times New Roman" w:hAnsi="Simplified Arabic" w:cs="Simplified Arabic"/>
          <w:shd w:val="clear" w:color="auto" w:fill="FFFFFF"/>
          <w:rtl/>
        </w:rPr>
        <w:t xml:space="preserve"> يجب أن يكون الملخص موجزا ومحتوياً على </w:t>
      </w:r>
      <w:r w:rsidRPr="00EC79DA">
        <w:rPr>
          <w:rFonts w:ascii="Simplified Arabic" w:eastAsia="Times New Roman" w:hAnsi="Simplified Arabic" w:cs="Simplified Arabic"/>
          <w:shd w:val="clear" w:color="auto" w:fill="FFFFFF"/>
          <w:rtl/>
        </w:rPr>
        <w:lastRenderedPageBreak/>
        <w:t xml:space="preserve">أهمية البحث وأهدافه ، طرق الإجراء (الآليات) وأهم النتائج والتوصيات إن وجدت ولا يزيد عدد كلماته عن </w:t>
      </w:r>
      <w:r w:rsidRPr="00EC79DA">
        <w:rPr>
          <w:rFonts w:ascii="Simplified Arabic" w:eastAsia="Times New Roman" w:hAnsi="Simplified Arabic" w:cs="Simplified Arabic"/>
          <w:shd w:val="clear" w:color="auto" w:fill="FFFFFF"/>
        </w:rPr>
        <w:t>250</w:t>
      </w:r>
      <w:r w:rsidRPr="00EC79DA">
        <w:rPr>
          <w:rFonts w:ascii="Simplified Arabic" w:eastAsia="Times New Roman" w:hAnsi="Simplified Arabic" w:cs="Simplified Arabic"/>
          <w:shd w:val="clear" w:color="auto" w:fill="FFFFFF"/>
          <w:rtl/>
        </w:rPr>
        <w:t xml:space="preserve"> كلمة.</w:t>
      </w:r>
    </w:p>
    <w:p w:rsidR="002D5B8E" w:rsidRDefault="002D5B8E" w:rsidP="002D5B8E">
      <w:pPr>
        <w:numPr>
          <w:ilvl w:val="0"/>
          <w:numId w:val="1"/>
        </w:numPr>
        <w:bidi/>
        <w:spacing w:after="0" w:line="240" w:lineRule="auto"/>
      </w:pPr>
      <w:r>
        <w:rPr>
          <w:rFonts w:ascii="Simplified Arabic" w:eastAsia="Times New Roman" w:hAnsi="Simplified Arabic" w:cs="Simplified Arabic"/>
          <w:shd w:val="clear" w:color="auto" w:fill="FFFFFF"/>
          <w:rtl/>
        </w:rPr>
        <w:t> وفي حالة استعمال مقياس أو استبانة علمية يجب ذكر حجم العينة وذكر أن الاستبانة أو المقياس قد خضع للتقييم العلمي وإجراءات الصدق والثبات قبل استخدامه في الدراسة.</w:t>
      </w:r>
    </w:p>
    <w:p w:rsidR="002354E2" w:rsidRDefault="002D5B8E" w:rsidP="002354E2">
      <w:pPr>
        <w:numPr>
          <w:ilvl w:val="0"/>
          <w:numId w:val="1"/>
        </w:numPr>
        <w:bidi/>
        <w:spacing w:after="0" w:line="240" w:lineRule="auto"/>
        <w:jc w:val="both"/>
        <w:rPr>
          <w:rFonts w:ascii="Simplified Arabic" w:eastAsia="Times New Roman" w:hAnsi="Simplified Arabic" w:cs="Simplified Arabic"/>
          <w:shd w:val="clear" w:color="auto" w:fill="FFFFFF"/>
        </w:rPr>
      </w:pPr>
      <w:r w:rsidRPr="002354E2">
        <w:rPr>
          <w:rFonts w:ascii="Simplified Arabic" w:eastAsia="Times New Roman" w:hAnsi="Simplified Arabic" w:cs="Simplified Arabic"/>
          <w:b/>
          <w:bCs/>
          <w:shd w:val="clear" w:color="auto" w:fill="FFFFFF"/>
          <w:rtl/>
        </w:rPr>
        <w:t>الكلمات ال</w:t>
      </w:r>
      <w:r w:rsidRPr="002354E2">
        <w:rPr>
          <w:rFonts w:ascii="Simplified Arabic" w:eastAsia="Times New Roman" w:hAnsi="Simplified Arabic" w:cs="Simplified Arabic" w:hint="cs"/>
          <w:b/>
          <w:bCs/>
          <w:shd w:val="clear" w:color="auto" w:fill="FFFFFF"/>
          <w:rtl/>
          <w:lang w:bidi="ar-LY"/>
        </w:rPr>
        <w:t>دلالية</w:t>
      </w:r>
      <w:r w:rsidRPr="002354E2">
        <w:rPr>
          <w:rFonts w:ascii="Simplified Arabic" w:eastAsia="Times New Roman" w:hAnsi="Simplified Arabic" w:cs="Simplified Arabic"/>
          <w:b/>
          <w:bCs/>
          <w:shd w:val="clear" w:color="auto" w:fill="FFFFFF"/>
          <w:rtl/>
        </w:rPr>
        <w:t>:</w:t>
      </w:r>
      <w:r w:rsidR="002354E2" w:rsidRPr="002354E2">
        <w:rPr>
          <w:rFonts w:ascii="Simplified Arabic" w:eastAsia="Times New Roman" w:hAnsi="Simplified Arabic" w:cs="Simplified Arabic"/>
          <w:b/>
          <w:bCs/>
          <w:shd w:val="clear" w:color="auto" w:fill="FFFFFF"/>
        </w:rPr>
        <w:t xml:space="preserve"> </w:t>
      </w:r>
      <w:r w:rsidRPr="002354E2">
        <w:rPr>
          <w:rFonts w:ascii="Simplified Arabic" w:eastAsia="Times New Roman" w:hAnsi="Simplified Arabic" w:cs="Simplified Arabic"/>
          <w:shd w:val="clear" w:color="auto" w:fill="FFFFFF"/>
          <w:rtl/>
        </w:rPr>
        <w:t>تكتب الكلمات المفتاحية مرتبة هجائيا باللغتين العربية والإنجليزية (كل واحدة حسب لغتها) كل في موضعه وفقا للغة البحث ولا يزيد عددها عن ست كلمات.</w:t>
      </w:r>
    </w:p>
    <w:p w:rsidR="002354E2" w:rsidRPr="00265882" w:rsidRDefault="002354E2" w:rsidP="006D7AE0">
      <w:pPr>
        <w:numPr>
          <w:ilvl w:val="0"/>
          <w:numId w:val="1"/>
        </w:numPr>
        <w:bidi/>
        <w:spacing w:after="0" w:line="240" w:lineRule="auto"/>
        <w:jc w:val="both"/>
      </w:pPr>
      <w:r w:rsidRPr="002354E2">
        <w:rPr>
          <w:rFonts w:ascii="Simplified Arabic" w:eastAsia="Times New Roman" w:hAnsi="Simplified Arabic" w:cs="Simplified Arabic"/>
          <w:b/>
          <w:bCs/>
          <w:shd w:val="clear" w:color="auto" w:fill="FFFFFF"/>
          <w:rtl/>
        </w:rPr>
        <w:t>الجداول:</w:t>
      </w:r>
      <w:r w:rsidRPr="002354E2">
        <w:rPr>
          <w:rFonts w:ascii="Simplified Arabic" w:eastAsia="Times New Roman" w:hAnsi="Simplified Arabic" w:cs="Simplified Arabic"/>
          <w:b/>
          <w:bCs/>
          <w:shd w:val="clear" w:color="auto" w:fill="FFFFFF"/>
        </w:rPr>
        <w:t xml:space="preserve"> </w:t>
      </w:r>
      <w:r w:rsidR="000C1261" w:rsidRPr="000C1261">
        <w:rPr>
          <w:rFonts w:ascii="Simplified Arabic" w:eastAsia="Times New Roman" w:hAnsi="Simplified Arabic" w:cs="Simplified Arabic" w:hint="cs"/>
          <w:shd w:val="clear" w:color="auto" w:fill="FFFFFF"/>
          <w:rtl/>
        </w:rPr>
        <w:t xml:space="preserve">تكتب </w:t>
      </w:r>
      <w:r w:rsidR="000C1261">
        <w:rPr>
          <w:rFonts w:ascii="Simplified Arabic" w:eastAsia="Times New Roman" w:hAnsi="Simplified Arabic" w:cs="Simplified Arabic" w:hint="cs"/>
          <w:shd w:val="clear" w:color="auto" w:fill="FFFFFF"/>
          <w:rtl/>
        </w:rPr>
        <w:t>جدول بالخط العريض فقط و</w:t>
      </w:r>
      <w:r w:rsidRPr="002354E2">
        <w:rPr>
          <w:rFonts w:ascii="Simplified Arabic" w:eastAsia="Times New Roman" w:hAnsi="Simplified Arabic" w:cs="Simplified Arabic"/>
          <w:shd w:val="clear" w:color="auto" w:fill="FFFFFF"/>
          <w:rtl/>
        </w:rPr>
        <w:t>يكتب رقم وعنوان الجدول</w:t>
      </w:r>
      <w:r w:rsidR="000C1261">
        <w:rPr>
          <w:rFonts w:ascii="Simplified Arabic" w:eastAsia="Times New Roman" w:hAnsi="Simplified Arabic" w:cs="Simplified Arabic" w:hint="cs"/>
          <w:shd w:val="clear" w:color="auto" w:fill="FFFFFF"/>
          <w:rtl/>
        </w:rPr>
        <w:t xml:space="preserve"> (</w:t>
      </w:r>
      <w:r w:rsidR="000C1261">
        <w:rPr>
          <w:rFonts w:ascii="Simplified Arabic" w:eastAsia="Times New Roman" w:hAnsi="Simplified Arabic" w:cs="Simplified Arabic"/>
          <w:shd w:val="clear" w:color="auto" w:fill="FFFFFF"/>
        </w:rPr>
        <w:t>1,2,3</w:t>
      </w:r>
      <w:r w:rsidR="000C1261">
        <w:rPr>
          <w:rFonts w:ascii="Simplified Arabic" w:eastAsia="Times New Roman" w:hAnsi="Simplified Arabic" w:cs="Simplified Arabic" w:hint="cs"/>
          <w:shd w:val="clear" w:color="auto" w:fill="FFFFFF"/>
          <w:rtl/>
        </w:rPr>
        <w:t>)</w:t>
      </w:r>
      <w:r w:rsidRPr="002354E2">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hint="cs"/>
          <w:shd w:val="clear" w:color="auto" w:fill="FFFFFF"/>
          <w:rtl/>
        </w:rPr>
        <w:t xml:space="preserve">فوق </w:t>
      </w:r>
      <w:r w:rsidRPr="002354E2">
        <w:rPr>
          <w:rFonts w:ascii="Simplified Arabic" w:eastAsia="Times New Roman" w:hAnsi="Simplified Arabic" w:cs="Simplified Arabic"/>
          <w:color w:val="FF0000"/>
          <w:shd w:val="clear" w:color="auto" w:fill="FFFFFF"/>
          <w:rtl/>
        </w:rPr>
        <w:t>تحت</w:t>
      </w:r>
      <w:r w:rsidRPr="002354E2">
        <w:rPr>
          <w:rFonts w:ascii="Simplified Arabic" w:eastAsia="Times New Roman" w:hAnsi="Simplified Arabic" w:cs="Simplified Arabic"/>
          <w:shd w:val="clear" w:color="auto" w:fill="FFFFFF"/>
          <w:rtl/>
        </w:rPr>
        <w:t xml:space="preserve"> الجدول مباشرة دون فراغ بحيث يكون ملخصا لمحتواه وتكتب الحواشي بشكل م</w:t>
      </w:r>
      <w:r w:rsidR="000C1261">
        <w:rPr>
          <w:rFonts w:ascii="Simplified Arabic" w:eastAsia="Times New Roman" w:hAnsi="Simplified Arabic" w:cs="Simplified Arabic"/>
          <w:shd w:val="clear" w:color="auto" w:fill="FFFFFF"/>
          <w:rtl/>
        </w:rPr>
        <w:t xml:space="preserve">ختصر. برسم الجدول من حدود </w:t>
      </w:r>
      <w:r w:rsidR="000C1261">
        <w:rPr>
          <w:rFonts w:ascii="Simplified Arabic" w:eastAsia="Times New Roman" w:hAnsi="Simplified Arabic" w:cs="Simplified Arabic" w:hint="cs"/>
          <w:shd w:val="clear" w:color="auto" w:fill="FFFFFF"/>
          <w:rtl/>
        </w:rPr>
        <w:t>تحت العنوان ونهائية الجدول</w:t>
      </w:r>
      <w:r w:rsidRPr="002354E2">
        <w:rPr>
          <w:rFonts w:ascii="Simplified Arabic" w:eastAsia="Times New Roman" w:hAnsi="Simplified Arabic" w:cs="Simplified Arabic"/>
          <w:shd w:val="clear" w:color="auto" w:fill="FFFFFF"/>
          <w:rtl/>
        </w:rPr>
        <w:t xml:space="preserve"> فقط أي بدون تقسيمات أو حدود داخلية ، يجب أن يكون الجدول في نطاق عرض الصفحة وأن تكون الأرقام بحجم </w:t>
      </w:r>
      <w:r w:rsidRPr="002354E2">
        <w:rPr>
          <w:rFonts w:ascii="Simplified Arabic" w:eastAsia="Times New Roman" w:hAnsi="Simplified Arabic" w:cs="Simplified Arabic"/>
          <w:shd w:val="clear" w:color="auto" w:fill="FFFFFF"/>
        </w:rPr>
        <w:t>8</w:t>
      </w:r>
      <w:r w:rsidRPr="002354E2">
        <w:rPr>
          <w:rFonts w:ascii="Simplified Arabic" w:eastAsia="Times New Roman" w:hAnsi="Simplified Arabic" w:cs="Simplified Arabic"/>
          <w:shd w:val="clear" w:color="auto" w:fill="FFFFFF"/>
          <w:rtl/>
        </w:rPr>
        <w:t xml:space="preserve"> </w:t>
      </w:r>
      <w:r w:rsidR="000C1261">
        <w:rPr>
          <w:rFonts w:ascii="Simplified Arabic" w:eastAsia="Times New Roman" w:hAnsi="Simplified Arabic" w:cs="Simplified Arabic" w:hint="cs"/>
          <w:shd w:val="clear" w:color="auto" w:fill="FFFFFF"/>
          <w:rtl/>
        </w:rPr>
        <w:t xml:space="preserve">وتوسيط والنتصف </w:t>
      </w:r>
      <w:r w:rsidRPr="002354E2">
        <w:rPr>
          <w:rFonts w:ascii="Simplified Arabic" w:eastAsia="Times New Roman" w:hAnsi="Simplified Arabic" w:cs="Simplified Arabic"/>
          <w:shd w:val="clear" w:color="auto" w:fill="FFFFFF"/>
          <w:rtl/>
        </w:rPr>
        <w:t>ويفضل أن يتم تنسيقها عموديا (قدر الإمكان) لتسهيل قراءتها دون الحاجة إلى إدارة الصفحة. يتم الإشارة إلى الجدول برقمه في المتن قبل وضعه ويوضع الجدول مباشرة بعد ذكره في المتن قدر الإمكان. يتم الإشارة إلى الجدول دائماً برقمه سواءً قبل أو بعد وضعه وترقم الجداول تسلسليا حسب تسلسل ذكرها في المتن.</w:t>
      </w:r>
      <w:r w:rsidR="000C1261">
        <w:rPr>
          <w:rFonts w:ascii="Simplified Arabic" w:eastAsia="Times New Roman" w:hAnsi="Simplified Arabic" w:cs="Simplified Arabic" w:hint="cs"/>
          <w:shd w:val="clear" w:color="auto" w:fill="FFFFFF"/>
          <w:rtl/>
        </w:rPr>
        <w:t xml:space="preserve"> مثال على ذلك:</w:t>
      </w:r>
    </w:p>
    <w:p w:rsidR="00265882" w:rsidRDefault="00265882" w:rsidP="00265882">
      <w:pPr>
        <w:bidi/>
        <w:spacing w:after="0" w:line="240" w:lineRule="auto"/>
        <w:ind w:left="720"/>
        <w:jc w:val="both"/>
        <w:rPr>
          <w:rFonts w:ascii="Simplified Arabic" w:eastAsia="Times New Roman" w:hAnsi="Simplified Arabic" w:cs="Simplified Arabic"/>
          <w:b/>
          <w:bCs/>
          <w:shd w:val="clear" w:color="auto" w:fill="FFFFFF"/>
          <w:rtl/>
        </w:rPr>
      </w:pPr>
    </w:p>
    <w:p w:rsidR="00265882" w:rsidRPr="000C1261" w:rsidRDefault="00265882" w:rsidP="00265882">
      <w:pPr>
        <w:bidi/>
        <w:spacing w:after="0" w:line="240" w:lineRule="auto"/>
        <w:ind w:left="720"/>
        <w:jc w:val="both"/>
      </w:pPr>
    </w:p>
    <w:p w:rsidR="005E27C1" w:rsidRPr="005E27C1" w:rsidRDefault="005E27C1" w:rsidP="005E27C1">
      <w:pPr>
        <w:bidi/>
        <w:spacing w:after="0" w:line="240" w:lineRule="auto"/>
        <w:ind w:left="360"/>
        <w:jc w:val="both"/>
        <w:rPr>
          <w:rFonts w:ascii="Simplified Arabic" w:eastAsia="Times New Roman" w:hAnsi="Simplified Arabic" w:cs="Simplified Arabic"/>
          <w:b/>
          <w:bCs/>
          <w:sz w:val="20"/>
          <w:szCs w:val="20"/>
          <w:shd w:val="clear" w:color="auto" w:fill="FFFFFF"/>
        </w:rPr>
      </w:pPr>
      <w:r w:rsidRPr="005E27C1">
        <w:rPr>
          <w:rFonts w:ascii="Simplified Arabic" w:eastAsia="Times New Roman" w:hAnsi="Simplified Arabic" w:cs="Simplified Arabic" w:hint="cs"/>
          <w:b/>
          <w:bCs/>
          <w:sz w:val="20"/>
          <w:szCs w:val="20"/>
          <w:shd w:val="clear" w:color="auto" w:fill="FFFFFF"/>
          <w:rtl/>
        </w:rPr>
        <w:t>جدول 5: عنوان الجدول</w:t>
      </w:r>
    </w:p>
    <w:tbl>
      <w:tblPr>
        <w:tblW w:w="0" w:type="auto"/>
        <w:jc w:val="center"/>
        <w:tblLook w:val="0000" w:firstRow="0" w:lastRow="0" w:firstColumn="0" w:lastColumn="0" w:noHBand="0" w:noVBand="0"/>
      </w:tblPr>
      <w:tblGrid>
        <w:gridCol w:w="1170"/>
        <w:gridCol w:w="1160"/>
      </w:tblGrid>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s</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eight loss</w:t>
            </w:r>
          </w:p>
        </w:tc>
      </w:tr>
      <w:tr w:rsidR="005E27C1" w:rsidRPr="007A1B9B" w:rsidTr="007E0E21">
        <w:trPr>
          <w:trHeight w:val="20"/>
          <w:jc w:val="center"/>
        </w:trPr>
        <w:tc>
          <w:tcPr>
            <w:tcW w:w="0" w:type="auto"/>
            <w:tcBorders>
              <w:top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1</w:t>
            </w:r>
          </w:p>
        </w:tc>
        <w:tc>
          <w:tcPr>
            <w:tcW w:w="1160" w:type="dxa"/>
            <w:tcBorders>
              <w:top w:val="single" w:sz="4" w:space="0" w:color="auto"/>
            </w:tcBorders>
            <w:shd w:val="clear" w:color="auto" w:fill="auto"/>
            <w:vAlign w:val="center"/>
          </w:tcPr>
          <w:p w:rsidR="005E27C1" w:rsidRPr="00871C2E" w:rsidRDefault="005E27C1" w:rsidP="007E0E21">
            <w:pPr>
              <w:pStyle w:val="ab"/>
              <w:jc w:val="center"/>
              <w:rPr>
                <w:sz w:val="16"/>
                <w:szCs w:val="16"/>
              </w:rPr>
            </w:pPr>
            <w:r w:rsidRPr="00871C2E">
              <w:rPr>
                <w:rFonts w:ascii="Bookman Old Style" w:hAnsi="Bookman Old Style" w:cs="Bookman Old Style"/>
                <w:sz w:val="16"/>
                <w:szCs w:val="16"/>
              </w:rPr>
              <w:t xml:space="preserve">4.77 </w:t>
            </w:r>
          </w:p>
        </w:tc>
      </w:tr>
      <w:tr w:rsidR="005E27C1" w:rsidRPr="007A1B9B" w:rsidTr="007E0E21">
        <w:trPr>
          <w:trHeight w:val="20"/>
          <w:jc w:val="center"/>
        </w:trPr>
        <w:tc>
          <w:tcPr>
            <w:tcW w:w="0" w:type="auto"/>
            <w:tcBorders>
              <w:bottom w:val="single" w:sz="4" w:space="0" w:color="auto"/>
            </w:tcBorders>
            <w:shd w:val="clear" w:color="auto" w:fill="auto"/>
            <w:vAlign w:val="center"/>
          </w:tcPr>
          <w:p w:rsidR="005E27C1" w:rsidRPr="007A1B9B" w:rsidRDefault="005E27C1" w:rsidP="007E0E21">
            <w:pPr>
              <w:pStyle w:val="ab"/>
              <w:jc w:val="center"/>
              <w:rPr>
                <w:sz w:val="16"/>
                <w:szCs w:val="16"/>
              </w:rPr>
            </w:pPr>
            <w:r>
              <w:rPr>
                <w:rFonts w:ascii="Bookman Old Style" w:hAnsi="Bookman Old Style" w:cs="Bookman Old Style"/>
                <w:sz w:val="16"/>
                <w:szCs w:val="16"/>
              </w:rPr>
              <w:t>Parameter 2</w:t>
            </w:r>
          </w:p>
        </w:tc>
        <w:tc>
          <w:tcPr>
            <w:tcW w:w="1160" w:type="dxa"/>
            <w:tcBorders>
              <w:bottom w:val="single" w:sz="4" w:space="0" w:color="auto"/>
            </w:tcBorders>
            <w:shd w:val="clear" w:color="auto" w:fill="auto"/>
            <w:vAlign w:val="center"/>
          </w:tcPr>
          <w:p w:rsidR="005E27C1" w:rsidRPr="007A1B9B" w:rsidRDefault="005E27C1" w:rsidP="007E0E21">
            <w:pPr>
              <w:pStyle w:val="ab"/>
              <w:jc w:val="center"/>
              <w:rPr>
                <w:sz w:val="16"/>
                <w:szCs w:val="16"/>
              </w:rPr>
            </w:pPr>
            <w:r w:rsidRPr="007A1B9B">
              <w:rPr>
                <w:rFonts w:ascii="Bookman Old Style" w:hAnsi="Bookman Old Style" w:cs="Bookman Old Style"/>
                <w:sz w:val="16"/>
                <w:szCs w:val="16"/>
              </w:rPr>
              <w:t>-</w:t>
            </w:r>
          </w:p>
        </w:tc>
      </w:tr>
    </w:tbl>
    <w:p w:rsidR="002354E2" w:rsidRPr="002C02F3" w:rsidRDefault="002354E2" w:rsidP="005E27C1">
      <w:pPr>
        <w:numPr>
          <w:ilvl w:val="0"/>
          <w:numId w:val="1"/>
        </w:numPr>
        <w:bidi/>
        <w:spacing w:before="240" w:after="0" w:line="240" w:lineRule="auto"/>
        <w:jc w:val="both"/>
      </w:pPr>
      <w:r>
        <w:rPr>
          <w:rFonts w:ascii="Simplified Arabic" w:eastAsia="Times New Roman" w:hAnsi="Simplified Arabic" w:cs="Simplified Arabic"/>
          <w:b/>
          <w:bCs/>
          <w:shd w:val="clear" w:color="auto" w:fill="FFFFFF"/>
          <w:rtl/>
        </w:rPr>
        <w:t>الأشكال والصور:</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يكتب رقم وعنوان الشكل أسفله (تعامل الصور معاملة الأشكال تحت مسمى شكل) ويفضل أن يتم تنسيق الأشكال عموديا (قدر الإمكان) لتسهيل دراستها دون الحاجة إلى إدارة الصفحة وترفق مستقلة عن البحث بدقة عالية بصيغة </w:t>
      </w:r>
      <w:r w:rsidRPr="00EC79DA">
        <w:rPr>
          <w:rFonts w:ascii="Simplified Arabic" w:eastAsia="Times New Roman" w:hAnsi="Simplified Arabic" w:cs="Simplified Arabic"/>
          <w:shd w:val="clear" w:color="auto" w:fill="FFFFFF"/>
        </w:rPr>
        <w:t>jpeg</w:t>
      </w:r>
      <w:r w:rsidRPr="00EC79DA">
        <w:rPr>
          <w:rFonts w:ascii="Simplified Arabic" w:eastAsia="Times New Roman" w:hAnsi="Simplified Arabic" w:cs="Simplified Arabic"/>
          <w:shd w:val="clear" w:color="auto" w:fill="FFFFFF"/>
          <w:rtl/>
        </w:rPr>
        <w:t xml:space="preserve"> . تتم  الإشارة إلى الشكل برقمه </w:t>
      </w:r>
      <w:r w:rsidRPr="00EC79DA">
        <w:rPr>
          <w:rFonts w:ascii="Simplified Arabic" w:eastAsia="Times New Roman" w:hAnsi="Simplified Arabic" w:cs="Simplified Arabic"/>
          <w:shd w:val="clear" w:color="auto" w:fill="FFFFFF"/>
          <w:rtl/>
        </w:rPr>
        <w:lastRenderedPageBreak/>
        <w:t>في المتن قبل وضعه ويوضع مباشرة بعد ذكره في المتن قدر  الإمكان. تتم الإشارة إلى الشكل دائماً برقمه سواءً قبل أو بعد وضعه ويرقم تسلسليا حسب تسلسل ذكره في المتن. في الرسوم البيانية يستخدم مفتاح لتمييز خطوط الرسوم ولا تستعمل الألوان القريبة من بعضها لتسهيل تمييز تلك الخطوط بعد الطباعة.</w:t>
      </w:r>
    </w:p>
    <w:p w:rsidR="00CA5E76" w:rsidRDefault="005F7FEC" w:rsidP="002C02F3">
      <w:pPr>
        <w:spacing w:before="240" w:after="0" w:line="240" w:lineRule="auto"/>
        <w:ind w:left="90"/>
        <w:jc w:val="both"/>
      </w:pPr>
      <w:r>
        <w:rPr>
          <w:rFonts w:ascii="Bookman Old Style" w:hAnsi="Bookman Old Style"/>
          <w:noProof/>
          <w:sz w:val="18"/>
          <w:szCs w:val="18"/>
        </w:rPr>
        <mc:AlternateContent>
          <mc:Choice Requires="wpg">
            <w:drawing>
              <wp:inline distT="0" distB="0" distL="0" distR="0">
                <wp:extent cx="2697480" cy="2013585"/>
                <wp:effectExtent l="0" t="3810" r="1905" b="1905"/>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7480" cy="2013585"/>
                          <a:chOff x="0" y="0"/>
                          <a:chExt cx="7021" cy="3853"/>
                        </a:xfrm>
                      </wpg:grpSpPr>
                      <wps:wsp>
                        <wps:cNvPr id="2" name="Rectangle 3"/>
                        <wps:cNvSpPr>
                          <a:spLocks noChangeArrowheads="1"/>
                        </wps:cNvSpPr>
                        <wps:spPr bwMode="auto">
                          <a:xfrm>
                            <a:off x="0" y="0"/>
                            <a:ext cx="7021" cy="3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bodyPr rot="0" vert="horz" wrap="none" lIns="91440" tIns="45720" rIns="91440" bIns="45720" anchor="ctr" anchorCtr="0" upright="1">
                          <a:noAutofit/>
                        </wps:bodyPr>
                      </wps:wsp>
                      <wps:wsp>
                        <wps:cNvPr id="3" name="Line 4"/>
                        <wps:cNvCnPr>
                          <a:cxnSpLocks noChangeShapeType="1"/>
                        </wps:cNvCnPr>
                        <wps:spPr bwMode="auto">
                          <a:xfrm>
                            <a:off x="588" y="3311"/>
                            <a:ext cx="6186"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 name="Line 5"/>
                        <wps:cNvCnPr>
                          <a:cxnSpLocks noChangeShapeType="1"/>
                        </wps:cNvCnPr>
                        <wps:spPr bwMode="auto">
                          <a:xfrm>
                            <a:off x="58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Line 6"/>
                        <wps:cNvCnPr>
                          <a:cxnSpLocks noChangeShapeType="1"/>
                        </wps:cNvCnPr>
                        <wps:spPr bwMode="auto">
                          <a:xfrm>
                            <a:off x="178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7"/>
                        <wps:cNvCnPr>
                          <a:cxnSpLocks noChangeShapeType="1"/>
                        </wps:cNvCnPr>
                        <wps:spPr bwMode="auto">
                          <a:xfrm>
                            <a:off x="296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Line 8"/>
                        <wps:cNvCnPr>
                          <a:cxnSpLocks noChangeShapeType="1"/>
                        </wps:cNvCnPr>
                        <wps:spPr bwMode="auto">
                          <a:xfrm>
                            <a:off x="416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Line 9"/>
                        <wps:cNvCnPr>
                          <a:cxnSpLocks noChangeShapeType="1"/>
                        </wps:cNvCnPr>
                        <wps:spPr bwMode="auto">
                          <a:xfrm>
                            <a:off x="5346"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0"/>
                        <wps:cNvCnPr>
                          <a:cxnSpLocks noChangeShapeType="1"/>
                        </wps:cNvCnPr>
                        <wps:spPr bwMode="auto">
                          <a:xfrm>
                            <a:off x="6540"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 name="Line 11"/>
                        <wps:cNvCnPr>
                          <a:cxnSpLocks noChangeShapeType="1"/>
                        </wps:cNvCnPr>
                        <wps:spPr bwMode="auto">
                          <a:xfrm>
                            <a:off x="677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 name="Line 12"/>
                        <wps:cNvCnPr>
                          <a:cxnSpLocks noChangeShapeType="1"/>
                        </wps:cNvCnPr>
                        <wps:spPr bwMode="auto">
                          <a:xfrm flipV="1">
                            <a:off x="588" y="111"/>
                            <a:ext cx="0" cy="3194"/>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2" name="Line 13"/>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3" name="Line 14"/>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4" name="Line 15"/>
                        <wps:cNvCnPr>
                          <a:cxnSpLocks noChangeShapeType="1"/>
                        </wps:cNvCnPr>
                        <wps:spPr bwMode="auto">
                          <a:xfrm flipH="1">
                            <a:off x="550" y="3052"/>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 name="Line 16"/>
                        <wps:cNvCnPr>
                          <a:cxnSpLocks noChangeShapeType="1"/>
                        </wps:cNvCnPr>
                        <wps:spPr bwMode="auto">
                          <a:xfrm flipH="1">
                            <a:off x="550" y="280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 name="Line 17"/>
                        <wps:cNvCnPr>
                          <a:cxnSpLocks noChangeShapeType="1"/>
                        </wps:cNvCnPr>
                        <wps:spPr bwMode="auto">
                          <a:xfrm flipH="1">
                            <a:off x="550" y="255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 name="Line 18"/>
                        <wps:cNvCnPr>
                          <a:cxnSpLocks noChangeShapeType="1"/>
                        </wps:cNvCnPr>
                        <wps:spPr bwMode="auto">
                          <a:xfrm flipH="1">
                            <a:off x="550" y="229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19"/>
                        <wps:cNvCnPr>
                          <a:cxnSpLocks noChangeShapeType="1"/>
                        </wps:cNvCnPr>
                        <wps:spPr bwMode="auto">
                          <a:xfrm flipH="1">
                            <a:off x="550" y="204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20"/>
                        <wps:cNvCnPr>
                          <a:cxnSpLocks noChangeShapeType="1"/>
                        </wps:cNvCnPr>
                        <wps:spPr bwMode="auto">
                          <a:xfrm flipH="1">
                            <a:off x="550" y="178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21"/>
                        <wps:cNvCnPr>
                          <a:cxnSpLocks noChangeShapeType="1"/>
                        </wps:cNvCnPr>
                        <wps:spPr bwMode="auto">
                          <a:xfrm flipH="1">
                            <a:off x="550" y="152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22"/>
                        <wps:cNvCnPr>
                          <a:cxnSpLocks noChangeShapeType="1"/>
                        </wps:cNvCnPr>
                        <wps:spPr bwMode="auto">
                          <a:xfrm flipH="1">
                            <a:off x="550" y="127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23"/>
                        <wps:cNvCnPr>
                          <a:cxnSpLocks noChangeShapeType="1"/>
                        </wps:cNvCnPr>
                        <wps:spPr bwMode="auto">
                          <a:xfrm flipH="1">
                            <a:off x="550" y="101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24"/>
                        <wps:cNvCnPr>
                          <a:cxnSpLocks noChangeShapeType="1"/>
                        </wps:cNvCnPr>
                        <wps:spPr bwMode="auto">
                          <a:xfrm flipH="1">
                            <a:off x="550" y="76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25"/>
                        <wps:cNvCnPr>
                          <a:cxnSpLocks noChangeShapeType="1"/>
                        </wps:cNvCnPr>
                        <wps:spPr bwMode="auto">
                          <a:xfrm flipH="1">
                            <a:off x="550" y="517"/>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26"/>
                        <wps:cNvCnPr>
                          <a:cxnSpLocks noChangeShapeType="1"/>
                        </wps:cNvCnPr>
                        <wps:spPr bwMode="auto">
                          <a:xfrm flipH="1">
                            <a:off x="550" y="25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27"/>
                        <wps:cNvCnPr>
                          <a:cxnSpLocks noChangeShapeType="1"/>
                        </wps:cNvCnPr>
                        <wps:spPr bwMode="auto">
                          <a:xfrm flipH="1">
                            <a:off x="550" y="113"/>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Text Box 28"/>
                        <wps:cNvSpPr txBox="1">
                          <a:spLocks noChangeArrowheads="1"/>
                        </wps:cNvSpPr>
                        <wps:spPr bwMode="auto">
                          <a:xfrm>
                            <a:off x="420" y="3374"/>
                            <a:ext cx="33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wps:txbx>
                        <wps:bodyPr rot="0" vert="horz" wrap="square" lIns="0" tIns="0" rIns="0" bIns="0" anchor="t" anchorCtr="0">
                          <a:noAutofit/>
                        </wps:bodyPr>
                      </wps:wsp>
                      <wps:wsp>
                        <wps:cNvPr id="28" name="Text Box 29"/>
                        <wps:cNvSpPr txBox="1">
                          <a:spLocks noChangeArrowheads="1"/>
                        </wps:cNvSpPr>
                        <wps:spPr bwMode="auto">
                          <a:xfrm>
                            <a:off x="1655"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wps:txbx>
                        <wps:bodyPr rot="0" vert="horz" wrap="square" lIns="0" tIns="0" rIns="0" bIns="0" anchor="t" anchorCtr="0">
                          <a:noAutofit/>
                        </wps:bodyPr>
                      </wps:wsp>
                      <wps:wsp>
                        <wps:cNvPr id="29" name="Text Box 30"/>
                        <wps:cNvSpPr txBox="1">
                          <a:spLocks noChangeArrowheads="1"/>
                        </wps:cNvSpPr>
                        <wps:spPr bwMode="auto">
                          <a:xfrm>
                            <a:off x="2840"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wps:txbx>
                        <wps:bodyPr rot="0" vert="horz" wrap="square" lIns="0" tIns="0" rIns="0" bIns="0" anchor="t" anchorCtr="0">
                          <a:noAutofit/>
                        </wps:bodyPr>
                      </wps:wsp>
                      <wps:wsp>
                        <wps:cNvPr id="30" name="Text Box 31"/>
                        <wps:cNvSpPr txBox="1">
                          <a:spLocks noChangeArrowheads="1"/>
                        </wps:cNvSpPr>
                        <wps:spPr bwMode="auto">
                          <a:xfrm>
                            <a:off x="4034"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wps:txbx>
                        <wps:bodyPr rot="0" vert="horz" wrap="square" lIns="0" tIns="0" rIns="0" bIns="0" anchor="t" anchorCtr="0">
                          <a:noAutofit/>
                        </wps:bodyPr>
                      </wps:wsp>
                      <wps:wsp>
                        <wps:cNvPr id="31" name="Text Box 32"/>
                        <wps:cNvSpPr txBox="1">
                          <a:spLocks noChangeArrowheads="1"/>
                        </wps:cNvSpPr>
                        <wps:spPr bwMode="auto">
                          <a:xfrm>
                            <a:off x="5219"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wps:txbx>
                        <wps:bodyPr rot="0" vert="horz" wrap="square" lIns="0" tIns="0" rIns="0" bIns="0" anchor="t" anchorCtr="0">
                          <a:noAutofit/>
                        </wps:bodyPr>
                      </wps:wsp>
                      <wps:wsp>
                        <wps:cNvPr id="32" name="Text Box 33"/>
                        <wps:cNvSpPr txBox="1">
                          <a:spLocks noChangeArrowheads="1"/>
                        </wps:cNvSpPr>
                        <wps:spPr bwMode="auto">
                          <a:xfrm>
                            <a:off x="6637" y="3374"/>
                            <a:ext cx="27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wps:txbx>
                        <wps:bodyPr rot="0" vert="horz" wrap="square" lIns="0" tIns="0" rIns="0" bIns="0" anchor="t" anchorCtr="0">
                          <a:noAutofit/>
                        </wps:bodyPr>
                      </wps:wsp>
                      <wps:wsp>
                        <wps:cNvPr id="33" name="Text Box 34"/>
                        <wps:cNvSpPr txBox="1">
                          <a:spLocks noChangeArrowheads="1"/>
                        </wps:cNvSpPr>
                        <wps:spPr bwMode="auto">
                          <a:xfrm>
                            <a:off x="293" y="3212"/>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wps:txbx>
                        <wps:bodyPr rot="0" vert="horz" wrap="square" lIns="0" tIns="0" rIns="0" bIns="0" anchor="t" anchorCtr="0">
                          <a:noAutofit/>
                        </wps:bodyPr>
                      </wps:wsp>
                      <wps:wsp>
                        <wps:cNvPr id="34" name="Text Box 35"/>
                        <wps:cNvSpPr txBox="1">
                          <a:spLocks noChangeArrowheads="1"/>
                        </wps:cNvSpPr>
                        <wps:spPr bwMode="auto">
                          <a:xfrm>
                            <a:off x="372" y="2952"/>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wps:txbx>
                        <wps:bodyPr rot="0" vert="horz" wrap="square" lIns="0" tIns="0" rIns="0" bIns="0" anchor="t" anchorCtr="0">
                          <a:noAutofit/>
                        </wps:bodyPr>
                      </wps:wsp>
                      <wps:wsp>
                        <wps:cNvPr id="35" name="Text Box 36"/>
                        <wps:cNvSpPr txBox="1">
                          <a:spLocks noChangeArrowheads="1"/>
                        </wps:cNvSpPr>
                        <wps:spPr bwMode="auto">
                          <a:xfrm>
                            <a:off x="372" y="2702"/>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wps:txbx>
                        <wps:bodyPr rot="0" vert="horz" wrap="square" lIns="0" tIns="0" rIns="0" bIns="0" anchor="t" anchorCtr="0">
                          <a:noAutofit/>
                        </wps:bodyPr>
                      </wps:wsp>
                      <wps:wsp>
                        <wps:cNvPr id="36" name="Text Box 37"/>
                        <wps:cNvSpPr txBox="1">
                          <a:spLocks noChangeArrowheads="1"/>
                        </wps:cNvSpPr>
                        <wps:spPr bwMode="auto">
                          <a:xfrm>
                            <a:off x="372" y="245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wps:txbx>
                        <wps:bodyPr rot="0" vert="horz" wrap="square" lIns="0" tIns="0" rIns="0" bIns="0" anchor="t" anchorCtr="0">
                          <a:noAutofit/>
                        </wps:bodyPr>
                      </wps:wsp>
                      <wps:wsp>
                        <wps:cNvPr id="37" name="Text Box 38"/>
                        <wps:cNvSpPr txBox="1">
                          <a:spLocks noChangeArrowheads="1"/>
                        </wps:cNvSpPr>
                        <wps:spPr bwMode="auto">
                          <a:xfrm>
                            <a:off x="372" y="219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wps:txbx>
                        <wps:bodyPr rot="0" vert="horz" wrap="square" lIns="0" tIns="0" rIns="0" bIns="0" anchor="t" anchorCtr="0">
                          <a:noAutofit/>
                        </wps:bodyPr>
                      </wps:wsp>
                      <wps:wsp>
                        <wps:cNvPr id="38" name="Text Box 39"/>
                        <wps:cNvSpPr txBox="1">
                          <a:spLocks noChangeArrowheads="1"/>
                        </wps:cNvSpPr>
                        <wps:spPr bwMode="auto">
                          <a:xfrm>
                            <a:off x="372" y="1941"/>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wps:txbx>
                        <wps:bodyPr rot="0" vert="horz" wrap="square" lIns="0" tIns="0" rIns="0" bIns="0" anchor="t" anchorCtr="0">
                          <a:noAutofit/>
                        </wps:bodyPr>
                      </wps:wsp>
                      <wps:wsp>
                        <wps:cNvPr id="39" name="Text Box 40"/>
                        <wps:cNvSpPr txBox="1">
                          <a:spLocks noChangeArrowheads="1"/>
                        </wps:cNvSpPr>
                        <wps:spPr bwMode="auto">
                          <a:xfrm>
                            <a:off x="372" y="168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wps:txbx>
                        <wps:bodyPr rot="0" vert="horz" wrap="square" lIns="0" tIns="0" rIns="0" bIns="0" anchor="t" anchorCtr="0">
                          <a:noAutofit/>
                        </wps:bodyPr>
                      </wps:wsp>
                      <wps:wsp>
                        <wps:cNvPr id="40" name="Text Box 41"/>
                        <wps:cNvSpPr txBox="1">
                          <a:spLocks noChangeArrowheads="1"/>
                        </wps:cNvSpPr>
                        <wps:spPr bwMode="auto">
                          <a:xfrm>
                            <a:off x="372" y="1431"/>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wps:txbx>
                        <wps:bodyPr rot="0" vert="horz" wrap="square" lIns="0" tIns="0" rIns="0" bIns="0" anchor="t" anchorCtr="0">
                          <a:noAutofit/>
                        </wps:bodyPr>
                      </wps:wsp>
                      <wps:wsp>
                        <wps:cNvPr id="41" name="Text Box 42"/>
                        <wps:cNvSpPr txBox="1">
                          <a:spLocks noChangeArrowheads="1"/>
                        </wps:cNvSpPr>
                        <wps:spPr bwMode="auto">
                          <a:xfrm>
                            <a:off x="372" y="117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wps:txbx>
                        <wps:bodyPr rot="0" vert="horz" wrap="square" lIns="0" tIns="0" rIns="0" bIns="0" anchor="t" anchorCtr="0">
                          <a:noAutofit/>
                        </wps:bodyPr>
                      </wps:wsp>
                      <wps:wsp>
                        <wps:cNvPr id="42" name="Text Box 43"/>
                        <wps:cNvSpPr txBox="1">
                          <a:spLocks noChangeArrowheads="1"/>
                        </wps:cNvSpPr>
                        <wps:spPr bwMode="auto">
                          <a:xfrm>
                            <a:off x="372" y="91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wps:txbx>
                        <wps:bodyPr rot="0" vert="horz" wrap="square" lIns="0" tIns="0" rIns="0" bIns="0" anchor="t" anchorCtr="0">
                          <a:noAutofit/>
                        </wps:bodyPr>
                      </wps:wsp>
                      <wps:wsp>
                        <wps:cNvPr id="43" name="Text Box 44"/>
                        <wps:cNvSpPr txBox="1">
                          <a:spLocks noChangeArrowheads="1"/>
                        </wps:cNvSpPr>
                        <wps:spPr bwMode="auto">
                          <a:xfrm>
                            <a:off x="372" y="67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wps:txbx>
                        <wps:bodyPr rot="0" vert="horz" wrap="square" lIns="0" tIns="0" rIns="0" bIns="0" anchor="t" anchorCtr="0">
                          <a:noAutofit/>
                        </wps:bodyPr>
                      </wps:wsp>
                      <wps:wsp>
                        <wps:cNvPr id="44" name="Text Box 45"/>
                        <wps:cNvSpPr txBox="1">
                          <a:spLocks noChangeArrowheads="1"/>
                        </wps:cNvSpPr>
                        <wps:spPr bwMode="auto">
                          <a:xfrm>
                            <a:off x="372" y="418"/>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wps:txbx>
                        <wps:bodyPr rot="0" vert="horz" wrap="square" lIns="0" tIns="0" rIns="0" bIns="0" anchor="t" anchorCtr="0">
                          <a:noAutofit/>
                        </wps:bodyPr>
                      </wps:wsp>
                      <wps:wsp>
                        <wps:cNvPr id="45" name="Text Box 46"/>
                        <wps:cNvSpPr txBox="1">
                          <a:spLocks noChangeArrowheads="1"/>
                        </wps:cNvSpPr>
                        <wps:spPr bwMode="auto">
                          <a:xfrm>
                            <a:off x="372" y="16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wps:txbx>
                        <wps:bodyPr rot="0" vert="horz" wrap="square" lIns="0" tIns="0" rIns="0" bIns="0" anchor="t" anchorCtr="0">
                          <a:noAutofit/>
                        </wps:bodyPr>
                      </wps:wsp>
                      <wps:wsp>
                        <wps:cNvPr id="46" name="Text Box 47"/>
                        <wps:cNvSpPr txBox="1">
                          <a:spLocks noChangeArrowheads="1"/>
                        </wps:cNvSpPr>
                        <wps:spPr bwMode="auto">
                          <a:xfrm>
                            <a:off x="293" y="14"/>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wps:txbx>
                        <wps:bodyPr rot="0" vert="horz" wrap="square" lIns="0" tIns="0" rIns="0" bIns="0" anchor="t" anchorCtr="0">
                          <a:noAutofit/>
                        </wps:bodyPr>
                      </wps:wsp>
                      <wps:wsp>
                        <wps:cNvPr id="47" name="Text Box 48"/>
                        <wps:cNvSpPr txBox="1">
                          <a:spLocks noChangeArrowheads="1"/>
                        </wps:cNvSpPr>
                        <wps:spPr bwMode="auto">
                          <a:xfrm>
                            <a:off x="3556" y="3495"/>
                            <a:ext cx="248"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cm-1</w:t>
                              </w:r>
                            </w:p>
                          </w:txbxContent>
                        </wps:txbx>
                        <wps:bodyPr rot="0" vert="horz" wrap="square" lIns="0" tIns="0" rIns="0" bIns="0" anchor="t" anchorCtr="0">
                          <a:noAutofit/>
                        </wps:bodyPr>
                      </wps:wsp>
                      <wps:wsp>
                        <wps:cNvPr id="48" name="Text Box 49"/>
                        <wps:cNvSpPr txBox="1">
                          <a:spLocks noChangeArrowheads="1"/>
                        </wps:cNvSpPr>
                        <wps:spPr bwMode="auto">
                          <a:xfrm>
                            <a:off x="106" y="1706"/>
                            <a:ext cx="194"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 xml:space="preserve">Egy </w:t>
                              </w:r>
                            </w:p>
                          </w:txbxContent>
                        </wps:txbx>
                        <wps:bodyPr rot="0" vert="horz" wrap="square" lIns="0" tIns="0" rIns="0" bIns="0" anchor="t" anchorCtr="0">
                          <a:noAutofit/>
                        </wps:bodyPr>
                      </wps:wsp>
                      <wps:wsp>
                        <wps:cNvPr id="49" name="Freeform 50"/>
                        <wps:cNvSpPr>
                          <a:spLocks noChangeArrowheads="1"/>
                        </wps:cNvSpPr>
                        <wps:spPr bwMode="auto">
                          <a:xfrm>
                            <a:off x="588" y="162"/>
                            <a:ext cx="6271" cy="2764"/>
                          </a:xfrm>
                          <a:custGeom>
                            <a:avLst/>
                            <a:gdLst>
                              <a:gd name="T0" fmla="*/ 119 w 7635"/>
                              <a:gd name="T1" fmla="*/ 60 h 3945"/>
                              <a:gd name="T2" fmla="*/ 249 w 7635"/>
                              <a:gd name="T3" fmla="*/ 90 h 3945"/>
                              <a:gd name="T4" fmla="*/ 368 w 7635"/>
                              <a:gd name="T5" fmla="*/ 259 h 3945"/>
                              <a:gd name="T6" fmla="*/ 498 w 7635"/>
                              <a:gd name="T7" fmla="*/ 269 h 3945"/>
                              <a:gd name="T8" fmla="*/ 617 w 7635"/>
                              <a:gd name="T9" fmla="*/ 789 h 3945"/>
                              <a:gd name="T10" fmla="*/ 747 w 7635"/>
                              <a:gd name="T11" fmla="*/ 1358 h 3945"/>
                              <a:gd name="T12" fmla="*/ 866 w 7635"/>
                              <a:gd name="T13" fmla="*/ 1388 h 3945"/>
                              <a:gd name="T14" fmla="*/ 996 w 7635"/>
                              <a:gd name="T15" fmla="*/ 2127 h 3945"/>
                              <a:gd name="T16" fmla="*/ 1115 w 7635"/>
                              <a:gd name="T17" fmla="*/ 1777 h 3945"/>
                              <a:gd name="T18" fmla="*/ 1245 w 7635"/>
                              <a:gd name="T19" fmla="*/ 869 h 3945"/>
                              <a:gd name="T20" fmla="*/ 1364 w 7635"/>
                              <a:gd name="T21" fmla="*/ 939 h 3945"/>
                              <a:gd name="T22" fmla="*/ 1494 w 7635"/>
                              <a:gd name="T23" fmla="*/ 639 h 3945"/>
                              <a:gd name="T24" fmla="*/ 1613 w 7635"/>
                              <a:gd name="T25" fmla="*/ 739 h 3945"/>
                              <a:gd name="T26" fmla="*/ 1743 w 7635"/>
                              <a:gd name="T27" fmla="*/ 140 h 3945"/>
                              <a:gd name="T28" fmla="*/ 1862 w 7635"/>
                              <a:gd name="T29" fmla="*/ 40 h 3945"/>
                              <a:gd name="T30" fmla="*/ 1992 w 7635"/>
                              <a:gd name="T31" fmla="*/ 40 h 3945"/>
                              <a:gd name="T32" fmla="*/ 2111 w 7635"/>
                              <a:gd name="T33" fmla="*/ 30 h 3945"/>
                              <a:gd name="T34" fmla="*/ 2241 w 7635"/>
                              <a:gd name="T35" fmla="*/ 40 h 3945"/>
                              <a:gd name="T36" fmla="*/ 2361 w 7635"/>
                              <a:gd name="T37" fmla="*/ 80 h 3945"/>
                              <a:gd name="T38" fmla="*/ 2491 w 7635"/>
                              <a:gd name="T39" fmla="*/ 140 h 3945"/>
                              <a:gd name="T40" fmla="*/ 2610 w 7635"/>
                              <a:gd name="T41" fmla="*/ 110 h 3945"/>
                              <a:gd name="T42" fmla="*/ 2740 w 7635"/>
                              <a:gd name="T43" fmla="*/ 200 h 3945"/>
                              <a:gd name="T44" fmla="*/ 2859 w 7635"/>
                              <a:gd name="T45" fmla="*/ 249 h 3945"/>
                              <a:gd name="T46" fmla="*/ 2989 w 7635"/>
                              <a:gd name="T47" fmla="*/ 100 h 3945"/>
                              <a:gd name="T48" fmla="*/ 3108 w 7635"/>
                              <a:gd name="T49" fmla="*/ 90 h 3945"/>
                              <a:gd name="T50" fmla="*/ 3238 w 7635"/>
                              <a:gd name="T51" fmla="*/ 150 h 3945"/>
                              <a:gd name="T52" fmla="*/ 3357 w 7635"/>
                              <a:gd name="T53" fmla="*/ 100 h 3945"/>
                              <a:gd name="T54" fmla="*/ 3487 w 7635"/>
                              <a:gd name="T55" fmla="*/ 60 h 3945"/>
                              <a:gd name="T56" fmla="*/ 3606 w 7635"/>
                              <a:gd name="T57" fmla="*/ 200 h 3945"/>
                              <a:gd name="T58" fmla="*/ 3736 w 7635"/>
                              <a:gd name="T59" fmla="*/ 519 h 3945"/>
                              <a:gd name="T60" fmla="*/ 3855 w 7635"/>
                              <a:gd name="T61" fmla="*/ 519 h 3945"/>
                              <a:gd name="T62" fmla="*/ 3985 w 7635"/>
                              <a:gd name="T63" fmla="*/ 2586 h 3945"/>
                              <a:gd name="T64" fmla="*/ 4104 w 7635"/>
                              <a:gd name="T65" fmla="*/ 2746 h 3945"/>
                              <a:gd name="T66" fmla="*/ 4234 w 7635"/>
                              <a:gd name="T67" fmla="*/ 1568 h 3945"/>
                              <a:gd name="T68" fmla="*/ 4353 w 7635"/>
                              <a:gd name="T69" fmla="*/ 319 h 3945"/>
                              <a:gd name="T70" fmla="*/ 4483 w 7635"/>
                              <a:gd name="T71" fmla="*/ 1757 h 3945"/>
                              <a:gd name="T72" fmla="*/ 4602 w 7635"/>
                              <a:gd name="T73" fmla="*/ 1678 h 3945"/>
                              <a:gd name="T74" fmla="*/ 4732 w 7635"/>
                              <a:gd name="T75" fmla="*/ 1318 h 3945"/>
                              <a:gd name="T76" fmla="*/ 4851 w 7635"/>
                              <a:gd name="T77" fmla="*/ 769 h 3945"/>
                              <a:gd name="T78" fmla="*/ 4981 w 7635"/>
                              <a:gd name="T79" fmla="*/ 130 h 3945"/>
                              <a:gd name="T80" fmla="*/ 5101 w 7635"/>
                              <a:gd name="T81" fmla="*/ 1807 h 3945"/>
                              <a:gd name="T82" fmla="*/ 5231 w 7635"/>
                              <a:gd name="T83" fmla="*/ 1478 h 3945"/>
                              <a:gd name="T84" fmla="*/ 5350 w 7635"/>
                              <a:gd name="T85" fmla="*/ 3855 h 3945"/>
                              <a:gd name="T86" fmla="*/ 5480 w 7635"/>
                              <a:gd name="T87" fmla="*/ 2217 h 3945"/>
                              <a:gd name="T88" fmla="*/ 5599 w 7635"/>
                              <a:gd name="T89" fmla="*/ 1448 h 3945"/>
                              <a:gd name="T90" fmla="*/ 5729 w 7635"/>
                              <a:gd name="T91" fmla="*/ 2277 h 3945"/>
                              <a:gd name="T92" fmla="*/ 5848 w 7635"/>
                              <a:gd name="T93" fmla="*/ 479 h 3945"/>
                              <a:gd name="T94" fmla="*/ 5978 w 7635"/>
                              <a:gd name="T95" fmla="*/ 50 h 3945"/>
                              <a:gd name="T96" fmla="*/ 6097 w 7635"/>
                              <a:gd name="T97" fmla="*/ 60 h 3945"/>
                              <a:gd name="T98" fmla="*/ 6227 w 7635"/>
                              <a:gd name="T99" fmla="*/ 1028 h 3945"/>
                              <a:gd name="T100" fmla="*/ 6346 w 7635"/>
                              <a:gd name="T101" fmla="*/ 459 h 3945"/>
                              <a:gd name="T102" fmla="*/ 6476 w 7635"/>
                              <a:gd name="T103" fmla="*/ 589 h 3945"/>
                              <a:gd name="T104" fmla="*/ 6595 w 7635"/>
                              <a:gd name="T105" fmla="*/ 459 h 3945"/>
                              <a:gd name="T106" fmla="*/ 6725 w 7635"/>
                              <a:gd name="T107" fmla="*/ 60 h 3945"/>
                              <a:gd name="T108" fmla="*/ 6844 w 7635"/>
                              <a:gd name="T109" fmla="*/ 230 h 3945"/>
                              <a:gd name="T110" fmla="*/ 6974 w 7635"/>
                              <a:gd name="T111" fmla="*/ 80 h 3945"/>
                              <a:gd name="T112" fmla="*/ 7093 w 7635"/>
                              <a:gd name="T113" fmla="*/ 220 h 3945"/>
                              <a:gd name="T114" fmla="*/ 7223 w 7635"/>
                              <a:gd name="T115" fmla="*/ 50 h 3945"/>
                              <a:gd name="T116" fmla="*/ 7342 w 7635"/>
                              <a:gd name="T117" fmla="*/ 130 h 3945"/>
                              <a:gd name="T118" fmla="*/ 7472 w 7635"/>
                              <a:gd name="T119" fmla="*/ 110 h 3945"/>
                              <a:gd name="T120" fmla="*/ 7591 w 7635"/>
                              <a:gd name="T121" fmla="*/ 20 h 39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7635" h="3945">
                                <a:moveTo>
                                  <a:pt x="0" y="50"/>
                                </a:moveTo>
                                <a:lnTo>
                                  <a:pt x="10" y="50"/>
                                </a:lnTo>
                                <a:lnTo>
                                  <a:pt x="10" y="50"/>
                                </a:lnTo>
                                <a:lnTo>
                                  <a:pt x="21" y="50"/>
                                </a:lnTo>
                                <a:lnTo>
                                  <a:pt x="21" y="50"/>
                                </a:lnTo>
                                <a:lnTo>
                                  <a:pt x="32" y="50"/>
                                </a:lnTo>
                                <a:lnTo>
                                  <a:pt x="32" y="50"/>
                                </a:lnTo>
                                <a:lnTo>
                                  <a:pt x="43" y="50"/>
                                </a:lnTo>
                                <a:lnTo>
                                  <a:pt x="43" y="50"/>
                                </a:lnTo>
                                <a:lnTo>
                                  <a:pt x="54" y="50"/>
                                </a:lnTo>
                                <a:lnTo>
                                  <a:pt x="54" y="50"/>
                                </a:lnTo>
                                <a:lnTo>
                                  <a:pt x="65" y="50"/>
                                </a:lnTo>
                                <a:lnTo>
                                  <a:pt x="65" y="50"/>
                                </a:lnTo>
                                <a:lnTo>
                                  <a:pt x="75" y="50"/>
                                </a:lnTo>
                                <a:lnTo>
                                  <a:pt x="75" y="50"/>
                                </a:lnTo>
                                <a:lnTo>
                                  <a:pt x="86" y="50"/>
                                </a:lnTo>
                                <a:lnTo>
                                  <a:pt x="86" y="50"/>
                                </a:lnTo>
                                <a:lnTo>
                                  <a:pt x="97" y="60"/>
                                </a:lnTo>
                                <a:lnTo>
                                  <a:pt x="97" y="60"/>
                                </a:lnTo>
                                <a:lnTo>
                                  <a:pt x="108" y="60"/>
                                </a:lnTo>
                                <a:lnTo>
                                  <a:pt x="108" y="60"/>
                                </a:lnTo>
                                <a:lnTo>
                                  <a:pt x="119" y="60"/>
                                </a:lnTo>
                                <a:lnTo>
                                  <a:pt x="119" y="60"/>
                                </a:lnTo>
                                <a:lnTo>
                                  <a:pt x="130" y="60"/>
                                </a:lnTo>
                                <a:lnTo>
                                  <a:pt x="130" y="60"/>
                                </a:lnTo>
                                <a:lnTo>
                                  <a:pt x="140" y="60"/>
                                </a:lnTo>
                                <a:lnTo>
                                  <a:pt x="140" y="60"/>
                                </a:lnTo>
                                <a:lnTo>
                                  <a:pt x="151" y="60"/>
                                </a:lnTo>
                                <a:lnTo>
                                  <a:pt x="151" y="60"/>
                                </a:lnTo>
                                <a:lnTo>
                                  <a:pt x="162" y="60"/>
                                </a:lnTo>
                                <a:lnTo>
                                  <a:pt x="162" y="60"/>
                                </a:lnTo>
                                <a:lnTo>
                                  <a:pt x="173" y="70"/>
                                </a:lnTo>
                                <a:lnTo>
                                  <a:pt x="173" y="70"/>
                                </a:lnTo>
                                <a:lnTo>
                                  <a:pt x="184" y="70"/>
                                </a:lnTo>
                                <a:lnTo>
                                  <a:pt x="184" y="70"/>
                                </a:lnTo>
                                <a:lnTo>
                                  <a:pt x="195" y="80"/>
                                </a:lnTo>
                                <a:lnTo>
                                  <a:pt x="195" y="80"/>
                                </a:lnTo>
                                <a:lnTo>
                                  <a:pt x="205" y="80"/>
                                </a:lnTo>
                                <a:lnTo>
                                  <a:pt x="205" y="80"/>
                                </a:lnTo>
                                <a:lnTo>
                                  <a:pt x="216" y="80"/>
                                </a:lnTo>
                                <a:lnTo>
                                  <a:pt x="216" y="80"/>
                                </a:lnTo>
                                <a:lnTo>
                                  <a:pt x="227" y="80"/>
                                </a:lnTo>
                                <a:lnTo>
                                  <a:pt x="227" y="80"/>
                                </a:lnTo>
                                <a:lnTo>
                                  <a:pt x="238" y="80"/>
                                </a:lnTo>
                                <a:lnTo>
                                  <a:pt x="238" y="80"/>
                                </a:lnTo>
                                <a:lnTo>
                                  <a:pt x="249" y="90"/>
                                </a:lnTo>
                                <a:lnTo>
                                  <a:pt x="249" y="90"/>
                                </a:lnTo>
                                <a:lnTo>
                                  <a:pt x="260" y="90"/>
                                </a:lnTo>
                                <a:lnTo>
                                  <a:pt x="260" y="90"/>
                                </a:lnTo>
                                <a:lnTo>
                                  <a:pt x="270" y="90"/>
                                </a:lnTo>
                                <a:lnTo>
                                  <a:pt x="270" y="90"/>
                                </a:lnTo>
                                <a:lnTo>
                                  <a:pt x="281" y="80"/>
                                </a:lnTo>
                                <a:lnTo>
                                  <a:pt x="281" y="80"/>
                                </a:lnTo>
                                <a:lnTo>
                                  <a:pt x="292" y="80"/>
                                </a:lnTo>
                                <a:lnTo>
                                  <a:pt x="292" y="80"/>
                                </a:lnTo>
                                <a:lnTo>
                                  <a:pt x="303" y="80"/>
                                </a:lnTo>
                                <a:lnTo>
                                  <a:pt x="303" y="80"/>
                                </a:lnTo>
                                <a:lnTo>
                                  <a:pt x="314" y="80"/>
                                </a:lnTo>
                                <a:lnTo>
                                  <a:pt x="314" y="80"/>
                                </a:lnTo>
                                <a:lnTo>
                                  <a:pt x="325" y="80"/>
                                </a:lnTo>
                                <a:lnTo>
                                  <a:pt x="325" y="70"/>
                                </a:lnTo>
                                <a:lnTo>
                                  <a:pt x="335" y="90"/>
                                </a:lnTo>
                                <a:lnTo>
                                  <a:pt x="335" y="90"/>
                                </a:lnTo>
                                <a:lnTo>
                                  <a:pt x="346" y="120"/>
                                </a:lnTo>
                                <a:lnTo>
                                  <a:pt x="346" y="110"/>
                                </a:lnTo>
                                <a:lnTo>
                                  <a:pt x="357" y="130"/>
                                </a:lnTo>
                                <a:lnTo>
                                  <a:pt x="357" y="120"/>
                                </a:lnTo>
                                <a:lnTo>
                                  <a:pt x="368" y="220"/>
                                </a:lnTo>
                                <a:lnTo>
                                  <a:pt x="368" y="259"/>
                                </a:lnTo>
                                <a:lnTo>
                                  <a:pt x="379" y="210"/>
                                </a:lnTo>
                                <a:lnTo>
                                  <a:pt x="379" y="210"/>
                                </a:lnTo>
                                <a:lnTo>
                                  <a:pt x="389" y="249"/>
                                </a:lnTo>
                                <a:lnTo>
                                  <a:pt x="389" y="249"/>
                                </a:lnTo>
                                <a:lnTo>
                                  <a:pt x="400" y="200"/>
                                </a:lnTo>
                                <a:lnTo>
                                  <a:pt x="400" y="210"/>
                                </a:lnTo>
                                <a:lnTo>
                                  <a:pt x="411" y="180"/>
                                </a:lnTo>
                                <a:lnTo>
                                  <a:pt x="411" y="180"/>
                                </a:lnTo>
                                <a:lnTo>
                                  <a:pt x="422" y="170"/>
                                </a:lnTo>
                                <a:lnTo>
                                  <a:pt x="422" y="170"/>
                                </a:lnTo>
                                <a:lnTo>
                                  <a:pt x="433" y="190"/>
                                </a:lnTo>
                                <a:lnTo>
                                  <a:pt x="433" y="180"/>
                                </a:lnTo>
                                <a:lnTo>
                                  <a:pt x="444" y="170"/>
                                </a:lnTo>
                                <a:lnTo>
                                  <a:pt x="444" y="170"/>
                                </a:lnTo>
                                <a:lnTo>
                                  <a:pt x="454" y="180"/>
                                </a:lnTo>
                                <a:lnTo>
                                  <a:pt x="454" y="180"/>
                                </a:lnTo>
                                <a:lnTo>
                                  <a:pt x="465" y="200"/>
                                </a:lnTo>
                                <a:lnTo>
                                  <a:pt x="465" y="200"/>
                                </a:lnTo>
                                <a:lnTo>
                                  <a:pt x="476" y="220"/>
                                </a:lnTo>
                                <a:lnTo>
                                  <a:pt x="476" y="220"/>
                                </a:lnTo>
                                <a:lnTo>
                                  <a:pt x="487" y="239"/>
                                </a:lnTo>
                                <a:lnTo>
                                  <a:pt x="487" y="239"/>
                                </a:lnTo>
                                <a:lnTo>
                                  <a:pt x="498" y="269"/>
                                </a:lnTo>
                                <a:lnTo>
                                  <a:pt x="498" y="269"/>
                                </a:lnTo>
                                <a:lnTo>
                                  <a:pt x="509" y="299"/>
                                </a:lnTo>
                                <a:lnTo>
                                  <a:pt x="509" y="299"/>
                                </a:lnTo>
                                <a:lnTo>
                                  <a:pt x="519" y="339"/>
                                </a:lnTo>
                                <a:lnTo>
                                  <a:pt x="519" y="339"/>
                                </a:lnTo>
                                <a:lnTo>
                                  <a:pt x="530" y="369"/>
                                </a:lnTo>
                                <a:lnTo>
                                  <a:pt x="530" y="369"/>
                                </a:lnTo>
                                <a:lnTo>
                                  <a:pt x="541" y="409"/>
                                </a:lnTo>
                                <a:lnTo>
                                  <a:pt x="541" y="409"/>
                                </a:lnTo>
                                <a:lnTo>
                                  <a:pt x="552" y="479"/>
                                </a:lnTo>
                                <a:lnTo>
                                  <a:pt x="552" y="479"/>
                                </a:lnTo>
                                <a:lnTo>
                                  <a:pt x="563" y="509"/>
                                </a:lnTo>
                                <a:lnTo>
                                  <a:pt x="563" y="509"/>
                                </a:lnTo>
                                <a:lnTo>
                                  <a:pt x="574" y="569"/>
                                </a:lnTo>
                                <a:lnTo>
                                  <a:pt x="574" y="569"/>
                                </a:lnTo>
                                <a:lnTo>
                                  <a:pt x="584" y="629"/>
                                </a:lnTo>
                                <a:lnTo>
                                  <a:pt x="584" y="629"/>
                                </a:lnTo>
                                <a:lnTo>
                                  <a:pt x="595" y="679"/>
                                </a:lnTo>
                                <a:lnTo>
                                  <a:pt x="595" y="679"/>
                                </a:lnTo>
                                <a:lnTo>
                                  <a:pt x="606" y="739"/>
                                </a:lnTo>
                                <a:lnTo>
                                  <a:pt x="606" y="739"/>
                                </a:lnTo>
                                <a:lnTo>
                                  <a:pt x="617" y="789"/>
                                </a:lnTo>
                                <a:lnTo>
                                  <a:pt x="617" y="789"/>
                                </a:lnTo>
                                <a:lnTo>
                                  <a:pt x="628" y="839"/>
                                </a:lnTo>
                                <a:lnTo>
                                  <a:pt x="628" y="839"/>
                                </a:lnTo>
                                <a:lnTo>
                                  <a:pt x="639" y="899"/>
                                </a:lnTo>
                                <a:lnTo>
                                  <a:pt x="639" y="899"/>
                                </a:lnTo>
                                <a:lnTo>
                                  <a:pt x="649" y="939"/>
                                </a:lnTo>
                                <a:lnTo>
                                  <a:pt x="649" y="939"/>
                                </a:lnTo>
                                <a:lnTo>
                                  <a:pt x="660" y="988"/>
                                </a:lnTo>
                                <a:lnTo>
                                  <a:pt x="660" y="988"/>
                                </a:lnTo>
                                <a:lnTo>
                                  <a:pt x="671" y="1048"/>
                                </a:lnTo>
                                <a:lnTo>
                                  <a:pt x="671" y="1048"/>
                                </a:lnTo>
                                <a:lnTo>
                                  <a:pt x="682" y="1088"/>
                                </a:lnTo>
                                <a:lnTo>
                                  <a:pt x="682" y="1088"/>
                                </a:lnTo>
                                <a:lnTo>
                                  <a:pt x="693" y="1138"/>
                                </a:lnTo>
                                <a:lnTo>
                                  <a:pt x="693" y="1138"/>
                                </a:lnTo>
                                <a:lnTo>
                                  <a:pt x="704" y="1188"/>
                                </a:lnTo>
                                <a:lnTo>
                                  <a:pt x="704" y="1188"/>
                                </a:lnTo>
                                <a:lnTo>
                                  <a:pt x="714" y="1218"/>
                                </a:lnTo>
                                <a:lnTo>
                                  <a:pt x="714" y="1218"/>
                                </a:lnTo>
                                <a:lnTo>
                                  <a:pt x="725" y="1268"/>
                                </a:lnTo>
                                <a:lnTo>
                                  <a:pt x="725" y="1268"/>
                                </a:lnTo>
                                <a:lnTo>
                                  <a:pt x="736" y="1318"/>
                                </a:lnTo>
                                <a:lnTo>
                                  <a:pt x="736" y="1318"/>
                                </a:lnTo>
                                <a:lnTo>
                                  <a:pt x="747" y="1358"/>
                                </a:lnTo>
                                <a:lnTo>
                                  <a:pt x="747" y="1358"/>
                                </a:lnTo>
                                <a:lnTo>
                                  <a:pt x="758" y="1408"/>
                                </a:lnTo>
                                <a:lnTo>
                                  <a:pt x="758" y="1408"/>
                                </a:lnTo>
                                <a:lnTo>
                                  <a:pt x="769" y="1438"/>
                                </a:lnTo>
                                <a:lnTo>
                                  <a:pt x="769" y="1438"/>
                                </a:lnTo>
                                <a:lnTo>
                                  <a:pt x="779" y="1468"/>
                                </a:lnTo>
                                <a:lnTo>
                                  <a:pt x="779" y="1468"/>
                                </a:lnTo>
                                <a:lnTo>
                                  <a:pt x="790" y="1478"/>
                                </a:lnTo>
                                <a:lnTo>
                                  <a:pt x="790" y="1478"/>
                                </a:lnTo>
                                <a:lnTo>
                                  <a:pt x="801" y="1478"/>
                                </a:lnTo>
                                <a:lnTo>
                                  <a:pt x="801" y="1478"/>
                                </a:lnTo>
                                <a:lnTo>
                                  <a:pt x="812" y="1498"/>
                                </a:lnTo>
                                <a:lnTo>
                                  <a:pt x="812" y="1498"/>
                                </a:lnTo>
                                <a:lnTo>
                                  <a:pt x="823" y="1508"/>
                                </a:lnTo>
                                <a:lnTo>
                                  <a:pt x="823" y="1498"/>
                                </a:lnTo>
                                <a:lnTo>
                                  <a:pt x="834" y="1478"/>
                                </a:lnTo>
                                <a:lnTo>
                                  <a:pt x="834" y="1478"/>
                                </a:lnTo>
                                <a:lnTo>
                                  <a:pt x="844" y="1448"/>
                                </a:lnTo>
                                <a:lnTo>
                                  <a:pt x="844" y="1448"/>
                                </a:lnTo>
                                <a:lnTo>
                                  <a:pt x="855" y="1418"/>
                                </a:lnTo>
                                <a:lnTo>
                                  <a:pt x="855" y="1418"/>
                                </a:lnTo>
                                <a:lnTo>
                                  <a:pt x="866" y="1388"/>
                                </a:lnTo>
                                <a:lnTo>
                                  <a:pt x="866" y="1388"/>
                                </a:lnTo>
                                <a:lnTo>
                                  <a:pt x="877" y="1338"/>
                                </a:lnTo>
                                <a:lnTo>
                                  <a:pt x="877" y="1338"/>
                                </a:lnTo>
                                <a:lnTo>
                                  <a:pt x="888" y="1318"/>
                                </a:lnTo>
                                <a:lnTo>
                                  <a:pt x="888" y="1318"/>
                                </a:lnTo>
                                <a:lnTo>
                                  <a:pt x="899" y="1298"/>
                                </a:lnTo>
                                <a:lnTo>
                                  <a:pt x="899" y="1308"/>
                                </a:lnTo>
                                <a:lnTo>
                                  <a:pt x="909" y="1288"/>
                                </a:lnTo>
                                <a:lnTo>
                                  <a:pt x="909" y="1288"/>
                                </a:lnTo>
                                <a:lnTo>
                                  <a:pt x="920" y="1318"/>
                                </a:lnTo>
                                <a:lnTo>
                                  <a:pt x="920" y="1318"/>
                                </a:lnTo>
                                <a:lnTo>
                                  <a:pt x="931" y="1368"/>
                                </a:lnTo>
                                <a:lnTo>
                                  <a:pt x="931" y="1368"/>
                                </a:lnTo>
                                <a:lnTo>
                                  <a:pt x="942" y="1468"/>
                                </a:lnTo>
                                <a:lnTo>
                                  <a:pt x="942" y="1468"/>
                                </a:lnTo>
                                <a:lnTo>
                                  <a:pt x="953" y="1668"/>
                                </a:lnTo>
                                <a:lnTo>
                                  <a:pt x="953" y="1668"/>
                                </a:lnTo>
                                <a:lnTo>
                                  <a:pt x="963" y="1867"/>
                                </a:lnTo>
                                <a:lnTo>
                                  <a:pt x="963" y="1867"/>
                                </a:lnTo>
                                <a:lnTo>
                                  <a:pt x="974" y="2067"/>
                                </a:lnTo>
                                <a:lnTo>
                                  <a:pt x="974" y="2067"/>
                                </a:lnTo>
                                <a:lnTo>
                                  <a:pt x="985" y="2107"/>
                                </a:lnTo>
                                <a:lnTo>
                                  <a:pt x="985" y="2107"/>
                                </a:lnTo>
                                <a:lnTo>
                                  <a:pt x="996" y="2127"/>
                                </a:lnTo>
                                <a:lnTo>
                                  <a:pt x="996" y="2127"/>
                                </a:lnTo>
                                <a:lnTo>
                                  <a:pt x="1007" y="2167"/>
                                </a:lnTo>
                                <a:lnTo>
                                  <a:pt x="1007" y="2167"/>
                                </a:lnTo>
                                <a:lnTo>
                                  <a:pt x="1018" y="2217"/>
                                </a:lnTo>
                                <a:lnTo>
                                  <a:pt x="1018" y="2217"/>
                                </a:lnTo>
                                <a:lnTo>
                                  <a:pt x="1028" y="2147"/>
                                </a:lnTo>
                                <a:lnTo>
                                  <a:pt x="1028" y="2147"/>
                                </a:lnTo>
                                <a:lnTo>
                                  <a:pt x="1039" y="1987"/>
                                </a:lnTo>
                                <a:lnTo>
                                  <a:pt x="1039" y="1987"/>
                                </a:lnTo>
                                <a:lnTo>
                                  <a:pt x="1050" y="1897"/>
                                </a:lnTo>
                                <a:lnTo>
                                  <a:pt x="1050" y="1887"/>
                                </a:lnTo>
                                <a:lnTo>
                                  <a:pt x="1061" y="1897"/>
                                </a:lnTo>
                                <a:lnTo>
                                  <a:pt x="1061" y="1897"/>
                                </a:lnTo>
                                <a:lnTo>
                                  <a:pt x="1072" y="1907"/>
                                </a:lnTo>
                                <a:lnTo>
                                  <a:pt x="1072" y="1897"/>
                                </a:lnTo>
                                <a:lnTo>
                                  <a:pt x="1083" y="1897"/>
                                </a:lnTo>
                                <a:lnTo>
                                  <a:pt x="1083" y="1897"/>
                                </a:lnTo>
                                <a:lnTo>
                                  <a:pt x="1093" y="1877"/>
                                </a:lnTo>
                                <a:lnTo>
                                  <a:pt x="1093" y="1877"/>
                                </a:lnTo>
                                <a:lnTo>
                                  <a:pt x="1104" y="1837"/>
                                </a:lnTo>
                                <a:lnTo>
                                  <a:pt x="1104" y="1837"/>
                                </a:lnTo>
                                <a:lnTo>
                                  <a:pt x="1115" y="1777"/>
                                </a:lnTo>
                                <a:lnTo>
                                  <a:pt x="1115" y="1777"/>
                                </a:lnTo>
                                <a:lnTo>
                                  <a:pt x="1126" y="1668"/>
                                </a:lnTo>
                                <a:lnTo>
                                  <a:pt x="1126" y="1668"/>
                                </a:lnTo>
                                <a:lnTo>
                                  <a:pt x="1137" y="1548"/>
                                </a:lnTo>
                                <a:lnTo>
                                  <a:pt x="1137" y="1548"/>
                                </a:lnTo>
                                <a:lnTo>
                                  <a:pt x="1148" y="1448"/>
                                </a:lnTo>
                                <a:lnTo>
                                  <a:pt x="1148" y="1448"/>
                                </a:lnTo>
                                <a:lnTo>
                                  <a:pt x="1158" y="1388"/>
                                </a:lnTo>
                                <a:lnTo>
                                  <a:pt x="1158" y="1388"/>
                                </a:lnTo>
                                <a:lnTo>
                                  <a:pt x="1169" y="1338"/>
                                </a:lnTo>
                                <a:lnTo>
                                  <a:pt x="1169" y="1338"/>
                                </a:lnTo>
                                <a:lnTo>
                                  <a:pt x="1180" y="1348"/>
                                </a:lnTo>
                                <a:lnTo>
                                  <a:pt x="1180" y="1348"/>
                                </a:lnTo>
                                <a:lnTo>
                                  <a:pt x="1191" y="1308"/>
                                </a:lnTo>
                                <a:lnTo>
                                  <a:pt x="1191" y="1308"/>
                                </a:lnTo>
                                <a:lnTo>
                                  <a:pt x="1202" y="1198"/>
                                </a:lnTo>
                                <a:lnTo>
                                  <a:pt x="1202" y="1198"/>
                                </a:lnTo>
                                <a:lnTo>
                                  <a:pt x="1213" y="1098"/>
                                </a:lnTo>
                                <a:lnTo>
                                  <a:pt x="1213" y="1098"/>
                                </a:lnTo>
                                <a:lnTo>
                                  <a:pt x="1223" y="1018"/>
                                </a:lnTo>
                                <a:lnTo>
                                  <a:pt x="1223" y="1018"/>
                                </a:lnTo>
                                <a:lnTo>
                                  <a:pt x="1234" y="949"/>
                                </a:lnTo>
                                <a:lnTo>
                                  <a:pt x="1234" y="949"/>
                                </a:lnTo>
                                <a:lnTo>
                                  <a:pt x="1245" y="869"/>
                                </a:lnTo>
                                <a:lnTo>
                                  <a:pt x="1245" y="859"/>
                                </a:lnTo>
                                <a:lnTo>
                                  <a:pt x="1256" y="869"/>
                                </a:lnTo>
                                <a:lnTo>
                                  <a:pt x="1256" y="869"/>
                                </a:lnTo>
                                <a:lnTo>
                                  <a:pt x="1267" y="1038"/>
                                </a:lnTo>
                                <a:lnTo>
                                  <a:pt x="1267" y="1058"/>
                                </a:lnTo>
                                <a:lnTo>
                                  <a:pt x="1278" y="988"/>
                                </a:lnTo>
                                <a:lnTo>
                                  <a:pt x="1278" y="988"/>
                                </a:lnTo>
                                <a:lnTo>
                                  <a:pt x="1288" y="849"/>
                                </a:lnTo>
                                <a:lnTo>
                                  <a:pt x="1288" y="849"/>
                                </a:lnTo>
                                <a:lnTo>
                                  <a:pt x="1299" y="789"/>
                                </a:lnTo>
                                <a:lnTo>
                                  <a:pt x="1299" y="789"/>
                                </a:lnTo>
                                <a:lnTo>
                                  <a:pt x="1310" y="729"/>
                                </a:lnTo>
                                <a:lnTo>
                                  <a:pt x="1310" y="729"/>
                                </a:lnTo>
                                <a:lnTo>
                                  <a:pt x="1321" y="719"/>
                                </a:lnTo>
                                <a:lnTo>
                                  <a:pt x="1321" y="719"/>
                                </a:lnTo>
                                <a:lnTo>
                                  <a:pt x="1332" y="799"/>
                                </a:lnTo>
                                <a:lnTo>
                                  <a:pt x="1332" y="799"/>
                                </a:lnTo>
                                <a:lnTo>
                                  <a:pt x="1343" y="949"/>
                                </a:lnTo>
                                <a:lnTo>
                                  <a:pt x="1343" y="949"/>
                                </a:lnTo>
                                <a:lnTo>
                                  <a:pt x="1353" y="1038"/>
                                </a:lnTo>
                                <a:lnTo>
                                  <a:pt x="1353" y="1028"/>
                                </a:lnTo>
                                <a:lnTo>
                                  <a:pt x="1364" y="939"/>
                                </a:lnTo>
                                <a:lnTo>
                                  <a:pt x="1364" y="939"/>
                                </a:lnTo>
                                <a:lnTo>
                                  <a:pt x="1375" y="909"/>
                                </a:lnTo>
                                <a:lnTo>
                                  <a:pt x="1375" y="909"/>
                                </a:lnTo>
                                <a:lnTo>
                                  <a:pt x="1386" y="869"/>
                                </a:lnTo>
                                <a:lnTo>
                                  <a:pt x="1386" y="869"/>
                                </a:lnTo>
                                <a:lnTo>
                                  <a:pt x="1397" y="829"/>
                                </a:lnTo>
                                <a:lnTo>
                                  <a:pt x="1397" y="829"/>
                                </a:lnTo>
                                <a:lnTo>
                                  <a:pt x="1408" y="799"/>
                                </a:lnTo>
                                <a:lnTo>
                                  <a:pt x="1408" y="799"/>
                                </a:lnTo>
                                <a:lnTo>
                                  <a:pt x="1418" y="839"/>
                                </a:lnTo>
                                <a:lnTo>
                                  <a:pt x="1418" y="829"/>
                                </a:lnTo>
                                <a:lnTo>
                                  <a:pt x="1429" y="839"/>
                                </a:lnTo>
                                <a:lnTo>
                                  <a:pt x="1429" y="839"/>
                                </a:lnTo>
                                <a:lnTo>
                                  <a:pt x="1440" y="978"/>
                                </a:lnTo>
                                <a:lnTo>
                                  <a:pt x="1440" y="1038"/>
                                </a:lnTo>
                                <a:lnTo>
                                  <a:pt x="1451" y="978"/>
                                </a:lnTo>
                                <a:lnTo>
                                  <a:pt x="1451" y="978"/>
                                </a:lnTo>
                                <a:lnTo>
                                  <a:pt x="1462" y="699"/>
                                </a:lnTo>
                                <a:lnTo>
                                  <a:pt x="1462" y="699"/>
                                </a:lnTo>
                                <a:lnTo>
                                  <a:pt x="1472" y="619"/>
                                </a:lnTo>
                                <a:lnTo>
                                  <a:pt x="1472" y="619"/>
                                </a:lnTo>
                                <a:lnTo>
                                  <a:pt x="1483" y="589"/>
                                </a:lnTo>
                                <a:lnTo>
                                  <a:pt x="1483" y="599"/>
                                </a:lnTo>
                                <a:lnTo>
                                  <a:pt x="1494" y="639"/>
                                </a:lnTo>
                                <a:lnTo>
                                  <a:pt x="1494" y="639"/>
                                </a:lnTo>
                                <a:lnTo>
                                  <a:pt x="1505" y="699"/>
                                </a:lnTo>
                                <a:lnTo>
                                  <a:pt x="1505" y="699"/>
                                </a:lnTo>
                                <a:lnTo>
                                  <a:pt x="1516" y="849"/>
                                </a:lnTo>
                                <a:lnTo>
                                  <a:pt x="1516" y="849"/>
                                </a:lnTo>
                                <a:lnTo>
                                  <a:pt x="1527" y="1018"/>
                                </a:lnTo>
                                <a:lnTo>
                                  <a:pt x="1527" y="1018"/>
                                </a:lnTo>
                                <a:lnTo>
                                  <a:pt x="1537" y="1098"/>
                                </a:lnTo>
                                <a:lnTo>
                                  <a:pt x="1537" y="1098"/>
                                </a:lnTo>
                                <a:lnTo>
                                  <a:pt x="1548" y="1158"/>
                                </a:lnTo>
                                <a:lnTo>
                                  <a:pt x="1548" y="1158"/>
                                </a:lnTo>
                                <a:lnTo>
                                  <a:pt x="1559" y="1388"/>
                                </a:lnTo>
                                <a:lnTo>
                                  <a:pt x="1559" y="1388"/>
                                </a:lnTo>
                                <a:lnTo>
                                  <a:pt x="1570" y="1638"/>
                                </a:lnTo>
                                <a:lnTo>
                                  <a:pt x="1570" y="1638"/>
                                </a:lnTo>
                                <a:lnTo>
                                  <a:pt x="1581" y="1787"/>
                                </a:lnTo>
                                <a:lnTo>
                                  <a:pt x="1581" y="1787"/>
                                </a:lnTo>
                                <a:lnTo>
                                  <a:pt x="1592" y="1448"/>
                                </a:lnTo>
                                <a:lnTo>
                                  <a:pt x="1592" y="1448"/>
                                </a:lnTo>
                                <a:lnTo>
                                  <a:pt x="1602" y="949"/>
                                </a:lnTo>
                                <a:lnTo>
                                  <a:pt x="1602" y="949"/>
                                </a:lnTo>
                                <a:lnTo>
                                  <a:pt x="1613" y="739"/>
                                </a:lnTo>
                                <a:lnTo>
                                  <a:pt x="1613" y="739"/>
                                </a:lnTo>
                                <a:lnTo>
                                  <a:pt x="1624" y="639"/>
                                </a:lnTo>
                                <a:lnTo>
                                  <a:pt x="1624" y="639"/>
                                </a:lnTo>
                                <a:lnTo>
                                  <a:pt x="1635" y="519"/>
                                </a:lnTo>
                                <a:lnTo>
                                  <a:pt x="1635" y="519"/>
                                </a:lnTo>
                                <a:lnTo>
                                  <a:pt x="1646" y="469"/>
                                </a:lnTo>
                                <a:lnTo>
                                  <a:pt x="1646" y="469"/>
                                </a:lnTo>
                                <a:lnTo>
                                  <a:pt x="1657" y="539"/>
                                </a:lnTo>
                                <a:lnTo>
                                  <a:pt x="1657" y="539"/>
                                </a:lnTo>
                                <a:lnTo>
                                  <a:pt x="1667" y="869"/>
                                </a:lnTo>
                                <a:lnTo>
                                  <a:pt x="1667" y="869"/>
                                </a:lnTo>
                                <a:lnTo>
                                  <a:pt x="1678" y="1108"/>
                                </a:lnTo>
                                <a:lnTo>
                                  <a:pt x="1678" y="1088"/>
                                </a:lnTo>
                                <a:lnTo>
                                  <a:pt x="1689" y="759"/>
                                </a:lnTo>
                                <a:lnTo>
                                  <a:pt x="1689" y="759"/>
                                </a:lnTo>
                                <a:lnTo>
                                  <a:pt x="1700" y="479"/>
                                </a:lnTo>
                                <a:lnTo>
                                  <a:pt x="1700" y="479"/>
                                </a:lnTo>
                                <a:lnTo>
                                  <a:pt x="1711" y="309"/>
                                </a:lnTo>
                                <a:lnTo>
                                  <a:pt x="1711" y="309"/>
                                </a:lnTo>
                                <a:lnTo>
                                  <a:pt x="1722" y="230"/>
                                </a:lnTo>
                                <a:lnTo>
                                  <a:pt x="1722" y="230"/>
                                </a:lnTo>
                                <a:lnTo>
                                  <a:pt x="1732" y="170"/>
                                </a:lnTo>
                                <a:lnTo>
                                  <a:pt x="1732" y="170"/>
                                </a:lnTo>
                                <a:lnTo>
                                  <a:pt x="1743" y="140"/>
                                </a:lnTo>
                                <a:lnTo>
                                  <a:pt x="1743" y="140"/>
                                </a:lnTo>
                                <a:lnTo>
                                  <a:pt x="1754" y="120"/>
                                </a:lnTo>
                                <a:lnTo>
                                  <a:pt x="1754" y="120"/>
                                </a:lnTo>
                                <a:lnTo>
                                  <a:pt x="1765" y="130"/>
                                </a:lnTo>
                                <a:lnTo>
                                  <a:pt x="1765" y="130"/>
                                </a:lnTo>
                                <a:lnTo>
                                  <a:pt x="1776" y="130"/>
                                </a:lnTo>
                                <a:lnTo>
                                  <a:pt x="1776" y="130"/>
                                </a:lnTo>
                                <a:lnTo>
                                  <a:pt x="1787" y="120"/>
                                </a:lnTo>
                                <a:lnTo>
                                  <a:pt x="1787" y="120"/>
                                </a:lnTo>
                                <a:lnTo>
                                  <a:pt x="1797" y="100"/>
                                </a:lnTo>
                                <a:lnTo>
                                  <a:pt x="1797" y="100"/>
                                </a:lnTo>
                                <a:lnTo>
                                  <a:pt x="1808" y="80"/>
                                </a:lnTo>
                                <a:lnTo>
                                  <a:pt x="1808" y="80"/>
                                </a:lnTo>
                                <a:lnTo>
                                  <a:pt x="1819" y="70"/>
                                </a:lnTo>
                                <a:lnTo>
                                  <a:pt x="1819" y="70"/>
                                </a:lnTo>
                                <a:lnTo>
                                  <a:pt x="1830" y="60"/>
                                </a:lnTo>
                                <a:lnTo>
                                  <a:pt x="1830" y="60"/>
                                </a:lnTo>
                                <a:lnTo>
                                  <a:pt x="1841" y="60"/>
                                </a:lnTo>
                                <a:lnTo>
                                  <a:pt x="1841" y="60"/>
                                </a:lnTo>
                                <a:lnTo>
                                  <a:pt x="1852" y="50"/>
                                </a:lnTo>
                                <a:lnTo>
                                  <a:pt x="1852" y="50"/>
                                </a:lnTo>
                                <a:lnTo>
                                  <a:pt x="1862" y="40"/>
                                </a:lnTo>
                                <a:lnTo>
                                  <a:pt x="1862" y="40"/>
                                </a:lnTo>
                                <a:lnTo>
                                  <a:pt x="1873" y="40"/>
                                </a:lnTo>
                                <a:lnTo>
                                  <a:pt x="1873" y="40"/>
                                </a:lnTo>
                                <a:lnTo>
                                  <a:pt x="1884" y="40"/>
                                </a:lnTo>
                                <a:lnTo>
                                  <a:pt x="1884" y="40"/>
                                </a:lnTo>
                                <a:lnTo>
                                  <a:pt x="1895" y="30"/>
                                </a:lnTo>
                                <a:lnTo>
                                  <a:pt x="1895" y="30"/>
                                </a:lnTo>
                                <a:lnTo>
                                  <a:pt x="1906" y="40"/>
                                </a:lnTo>
                                <a:lnTo>
                                  <a:pt x="1906" y="40"/>
                                </a:lnTo>
                                <a:lnTo>
                                  <a:pt x="1917" y="40"/>
                                </a:lnTo>
                                <a:lnTo>
                                  <a:pt x="1917" y="40"/>
                                </a:lnTo>
                                <a:lnTo>
                                  <a:pt x="1927" y="40"/>
                                </a:lnTo>
                                <a:lnTo>
                                  <a:pt x="1927" y="40"/>
                                </a:lnTo>
                                <a:lnTo>
                                  <a:pt x="1938" y="30"/>
                                </a:lnTo>
                                <a:lnTo>
                                  <a:pt x="1938" y="30"/>
                                </a:lnTo>
                                <a:lnTo>
                                  <a:pt x="1949" y="40"/>
                                </a:lnTo>
                                <a:lnTo>
                                  <a:pt x="1949" y="40"/>
                                </a:lnTo>
                                <a:lnTo>
                                  <a:pt x="1960" y="30"/>
                                </a:lnTo>
                                <a:lnTo>
                                  <a:pt x="1960" y="30"/>
                                </a:lnTo>
                                <a:lnTo>
                                  <a:pt x="1971" y="40"/>
                                </a:lnTo>
                                <a:lnTo>
                                  <a:pt x="1971" y="40"/>
                                </a:lnTo>
                                <a:lnTo>
                                  <a:pt x="1982" y="50"/>
                                </a:lnTo>
                                <a:lnTo>
                                  <a:pt x="1982" y="40"/>
                                </a:lnTo>
                                <a:lnTo>
                                  <a:pt x="1992" y="40"/>
                                </a:lnTo>
                                <a:lnTo>
                                  <a:pt x="1992" y="40"/>
                                </a:lnTo>
                                <a:lnTo>
                                  <a:pt x="2003" y="40"/>
                                </a:lnTo>
                                <a:lnTo>
                                  <a:pt x="2003" y="40"/>
                                </a:lnTo>
                                <a:lnTo>
                                  <a:pt x="2014" y="40"/>
                                </a:lnTo>
                                <a:lnTo>
                                  <a:pt x="2014" y="40"/>
                                </a:lnTo>
                                <a:lnTo>
                                  <a:pt x="2025" y="50"/>
                                </a:lnTo>
                                <a:lnTo>
                                  <a:pt x="2025" y="50"/>
                                </a:lnTo>
                                <a:lnTo>
                                  <a:pt x="2036" y="50"/>
                                </a:lnTo>
                                <a:lnTo>
                                  <a:pt x="2036" y="50"/>
                                </a:lnTo>
                                <a:lnTo>
                                  <a:pt x="2046" y="50"/>
                                </a:lnTo>
                                <a:lnTo>
                                  <a:pt x="2046" y="50"/>
                                </a:lnTo>
                                <a:lnTo>
                                  <a:pt x="2057" y="60"/>
                                </a:lnTo>
                                <a:lnTo>
                                  <a:pt x="2057" y="60"/>
                                </a:lnTo>
                                <a:lnTo>
                                  <a:pt x="2068" y="70"/>
                                </a:lnTo>
                                <a:lnTo>
                                  <a:pt x="2068" y="80"/>
                                </a:lnTo>
                                <a:lnTo>
                                  <a:pt x="2079" y="70"/>
                                </a:lnTo>
                                <a:lnTo>
                                  <a:pt x="2079" y="70"/>
                                </a:lnTo>
                                <a:lnTo>
                                  <a:pt x="2090" y="50"/>
                                </a:lnTo>
                                <a:lnTo>
                                  <a:pt x="2090" y="50"/>
                                </a:lnTo>
                                <a:lnTo>
                                  <a:pt x="2101" y="40"/>
                                </a:lnTo>
                                <a:lnTo>
                                  <a:pt x="2101" y="40"/>
                                </a:lnTo>
                                <a:lnTo>
                                  <a:pt x="2111" y="30"/>
                                </a:lnTo>
                                <a:lnTo>
                                  <a:pt x="2111" y="30"/>
                                </a:lnTo>
                                <a:lnTo>
                                  <a:pt x="2122" y="40"/>
                                </a:lnTo>
                                <a:lnTo>
                                  <a:pt x="2122" y="40"/>
                                </a:lnTo>
                                <a:lnTo>
                                  <a:pt x="2133" y="40"/>
                                </a:lnTo>
                                <a:lnTo>
                                  <a:pt x="2133" y="40"/>
                                </a:lnTo>
                                <a:lnTo>
                                  <a:pt x="2144" y="30"/>
                                </a:lnTo>
                                <a:lnTo>
                                  <a:pt x="2144" y="30"/>
                                </a:lnTo>
                                <a:lnTo>
                                  <a:pt x="2155" y="30"/>
                                </a:lnTo>
                                <a:lnTo>
                                  <a:pt x="2155" y="30"/>
                                </a:lnTo>
                                <a:lnTo>
                                  <a:pt x="2166" y="30"/>
                                </a:lnTo>
                                <a:lnTo>
                                  <a:pt x="2166" y="30"/>
                                </a:lnTo>
                                <a:lnTo>
                                  <a:pt x="2176" y="30"/>
                                </a:lnTo>
                                <a:lnTo>
                                  <a:pt x="2176" y="30"/>
                                </a:lnTo>
                                <a:lnTo>
                                  <a:pt x="2187" y="30"/>
                                </a:lnTo>
                                <a:lnTo>
                                  <a:pt x="2187" y="30"/>
                                </a:lnTo>
                                <a:lnTo>
                                  <a:pt x="2198" y="30"/>
                                </a:lnTo>
                                <a:lnTo>
                                  <a:pt x="2198" y="30"/>
                                </a:lnTo>
                                <a:lnTo>
                                  <a:pt x="2209" y="30"/>
                                </a:lnTo>
                                <a:lnTo>
                                  <a:pt x="2209" y="30"/>
                                </a:lnTo>
                                <a:lnTo>
                                  <a:pt x="2220" y="30"/>
                                </a:lnTo>
                                <a:lnTo>
                                  <a:pt x="2220" y="40"/>
                                </a:lnTo>
                                <a:lnTo>
                                  <a:pt x="2231" y="30"/>
                                </a:lnTo>
                                <a:lnTo>
                                  <a:pt x="2231" y="30"/>
                                </a:lnTo>
                                <a:lnTo>
                                  <a:pt x="2241" y="40"/>
                                </a:lnTo>
                                <a:lnTo>
                                  <a:pt x="2241" y="40"/>
                                </a:lnTo>
                                <a:lnTo>
                                  <a:pt x="2252" y="40"/>
                                </a:lnTo>
                                <a:lnTo>
                                  <a:pt x="2252" y="40"/>
                                </a:lnTo>
                                <a:lnTo>
                                  <a:pt x="2263" y="40"/>
                                </a:lnTo>
                                <a:lnTo>
                                  <a:pt x="2263" y="40"/>
                                </a:lnTo>
                                <a:lnTo>
                                  <a:pt x="2274" y="40"/>
                                </a:lnTo>
                                <a:lnTo>
                                  <a:pt x="2274" y="40"/>
                                </a:lnTo>
                                <a:lnTo>
                                  <a:pt x="2285" y="40"/>
                                </a:lnTo>
                                <a:lnTo>
                                  <a:pt x="2285" y="40"/>
                                </a:lnTo>
                                <a:lnTo>
                                  <a:pt x="2296" y="40"/>
                                </a:lnTo>
                                <a:lnTo>
                                  <a:pt x="2296" y="40"/>
                                </a:lnTo>
                                <a:lnTo>
                                  <a:pt x="2306" y="40"/>
                                </a:lnTo>
                                <a:lnTo>
                                  <a:pt x="2306" y="40"/>
                                </a:lnTo>
                                <a:lnTo>
                                  <a:pt x="2317" y="50"/>
                                </a:lnTo>
                                <a:lnTo>
                                  <a:pt x="2317" y="50"/>
                                </a:lnTo>
                                <a:lnTo>
                                  <a:pt x="2328" y="60"/>
                                </a:lnTo>
                                <a:lnTo>
                                  <a:pt x="2328" y="60"/>
                                </a:lnTo>
                                <a:lnTo>
                                  <a:pt x="2339" y="60"/>
                                </a:lnTo>
                                <a:lnTo>
                                  <a:pt x="2339" y="60"/>
                                </a:lnTo>
                                <a:lnTo>
                                  <a:pt x="2350" y="70"/>
                                </a:lnTo>
                                <a:lnTo>
                                  <a:pt x="2350" y="70"/>
                                </a:lnTo>
                                <a:lnTo>
                                  <a:pt x="2361" y="80"/>
                                </a:lnTo>
                                <a:lnTo>
                                  <a:pt x="2361" y="80"/>
                                </a:lnTo>
                                <a:lnTo>
                                  <a:pt x="2371" y="90"/>
                                </a:lnTo>
                                <a:lnTo>
                                  <a:pt x="2371" y="90"/>
                                </a:lnTo>
                                <a:lnTo>
                                  <a:pt x="2382" y="100"/>
                                </a:lnTo>
                                <a:lnTo>
                                  <a:pt x="2382" y="100"/>
                                </a:lnTo>
                                <a:lnTo>
                                  <a:pt x="2393" y="100"/>
                                </a:lnTo>
                                <a:lnTo>
                                  <a:pt x="2393" y="100"/>
                                </a:lnTo>
                                <a:lnTo>
                                  <a:pt x="2404" y="110"/>
                                </a:lnTo>
                                <a:lnTo>
                                  <a:pt x="2404" y="110"/>
                                </a:lnTo>
                                <a:lnTo>
                                  <a:pt x="2415" y="120"/>
                                </a:lnTo>
                                <a:lnTo>
                                  <a:pt x="2415" y="120"/>
                                </a:lnTo>
                                <a:lnTo>
                                  <a:pt x="2426" y="130"/>
                                </a:lnTo>
                                <a:lnTo>
                                  <a:pt x="2426" y="130"/>
                                </a:lnTo>
                                <a:lnTo>
                                  <a:pt x="2436" y="140"/>
                                </a:lnTo>
                                <a:lnTo>
                                  <a:pt x="2436" y="140"/>
                                </a:lnTo>
                                <a:lnTo>
                                  <a:pt x="2447" y="150"/>
                                </a:lnTo>
                                <a:lnTo>
                                  <a:pt x="2447" y="150"/>
                                </a:lnTo>
                                <a:lnTo>
                                  <a:pt x="2458" y="150"/>
                                </a:lnTo>
                                <a:lnTo>
                                  <a:pt x="2458" y="150"/>
                                </a:lnTo>
                                <a:lnTo>
                                  <a:pt x="2469" y="150"/>
                                </a:lnTo>
                                <a:lnTo>
                                  <a:pt x="2469" y="150"/>
                                </a:lnTo>
                                <a:lnTo>
                                  <a:pt x="2480" y="150"/>
                                </a:lnTo>
                                <a:lnTo>
                                  <a:pt x="2480" y="150"/>
                                </a:lnTo>
                                <a:lnTo>
                                  <a:pt x="2491" y="140"/>
                                </a:lnTo>
                                <a:lnTo>
                                  <a:pt x="2491" y="140"/>
                                </a:lnTo>
                                <a:lnTo>
                                  <a:pt x="2501" y="130"/>
                                </a:lnTo>
                                <a:lnTo>
                                  <a:pt x="2501" y="130"/>
                                </a:lnTo>
                                <a:lnTo>
                                  <a:pt x="2512" y="110"/>
                                </a:lnTo>
                                <a:lnTo>
                                  <a:pt x="2512" y="110"/>
                                </a:lnTo>
                                <a:lnTo>
                                  <a:pt x="2523" y="110"/>
                                </a:lnTo>
                                <a:lnTo>
                                  <a:pt x="2523" y="110"/>
                                </a:lnTo>
                                <a:lnTo>
                                  <a:pt x="2534" y="100"/>
                                </a:lnTo>
                                <a:lnTo>
                                  <a:pt x="2534" y="100"/>
                                </a:lnTo>
                                <a:lnTo>
                                  <a:pt x="2545" y="100"/>
                                </a:lnTo>
                                <a:lnTo>
                                  <a:pt x="2545" y="100"/>
                                </a:lnTo>
                                <a:lnTo>
                                  <a:pt x="2555" y="100"/>
                                </a:lnTo>
                                <a:lnTo>
                                  <a:pt x="2555" y="100"/>
                                </a:lnTo>
                                <a:lnTo>
                                  <a:pt x="2566" y="100"/>
                                </a:lnTo>
                                <a:lnTo>
                                  <a:pt x="2566" y="100"/>
                                </a:lnTo>
                                <a:lnTo>
                                  <a:pt x="2577" y="110"/>
                                </a:lnTo>
                                <a:lnTo>
                                  <a:pt x="2577" y="110"/>
                                </a:lnTo>
                                <a:lnTo>
                                  <a:pt x="2588" y="110"/>
                                </a:lnTo>
                                <a:lnTo>
                                  <a:pt x="2588" y="110"/>
                                </a:lnTo>
                                <a:lnTo>
                                  <a:pt x="2599" y="110"/>
                                </a:lnTo>
                                <a:lnTo>
                                  <a:pt x="2599" y="110"/>
                                </a:lnTo>
                                <a:lnTo>
                                  <a:pt x="2610" y="110"/>
                                </a:lnTo>
                                <a:lnTo>
                                  <a:pt x="2610" y="110"/>
                                </a:lnTo>
                                <a:lnTo>
                                  <a:pt x="2620" y="120"/>
                                </a:lnTo>
                                <a:lnTo>
                                  <a:pt x="2620" y="120"/>
                                </a:lnTo>
                                <a:lnTo>
                                  <a:pt x="2631" y="120"/>
                                </a:lnTo>
                                <a:lnTo>
                                  <a:pt x="2631" y="120"/>
                                </a:lnTo>
                                <a:lnTo>
                                  <a:pt x="2642" y="130"/>
                                </a:lnTo>
                                <a:lnTo>
                                  <a:pt x="2642" y="130"/>
                                </a:lnTo>
                                <a:lnTo>
                                  <a:pt x="2653" y="140"/>
                                </a:lnTo>
                                <a:lnTo>
                                  <a:pt x="2653" y="140"/>
                                </a:lnTo>
                                <a:lnTo>
                                  <a:pt x="2664" y="140"/>
                                </a:lnTo>
                                <a:lnTo>
                                  <a:pt x="2664" y="140"/>
                                </a:lnTo>
                                <a:lnTo>
                                  <a:pt x="2675" y="150"/>
                                </a:lnTo>
                                <a:lnTo>
                                  <a:pt x="2675" y="150"/>
                                </a:lnTo>
                                <a:lnTo>
                                  <a:pt x="2685" y="160"/>
                                </a:lnTo>
                                <a:lnTo>
                                  <a:pt x="2685" y="160"/>
                                </a:lnTo>
                                <a:lnTo>
                                  <a:pt x="2696" y="170"/>
                                </a:lnTo>
                                <a:lnTo>
                                  <a:pt x="2696" y="170"/>
                                </a:lnTo>
                                <a:lnTo>
                                  <a:pt x="2707" y="170"/>
                                </a:lnTo>
                                <a:lnTo>
                                  <a:pt x="2707" y="170"/>
                                </a:lnTo>
                                <a:lnTo>
                                  <a:pt x="2718" y="180"/>
                                </a:lnTo>
                                <a:lnTo>
                                  <a:pt x="2718" y="180"/>
                                </a:lnTo>
                                <a:lnTo>
                                  <a:pt x="2729" y="180"/>
                                </a:lnTo>
                                <a:lnTo>
                                  <a:pt x="2729" y="180"/>
                                </a:lnTo>
                                <a:lnTo>
                                  <a:pt x="2740" y="200"/>
                                </a:lnTo>
                                <a:lnTo>
                                  <a:pt x="2740" y="200"/>
                                </a:lnTo>
                                <a:lnTo>
                                  <a:pt x="2750" y="210"/>
                                </a:lnTo>
                                <a:lnTo>
                                  <a:pt x="2750" y="210"/>
                                </a:lnTo>
                                <a:lnTo>
                                  <a:pt x="2761" y="220"/>
                                </a:lnTo>
                                <a:lnTo>
                                  <a:pt x="2761" y="220"/>
                                </a:lnTo>
                                <a:lnTo>
                                  <a:pt x="2772" y="220"/>
                                </a:lnTo>
                                <a:lnTo>
                                  <a:pt x="2772" y="220"/>
                                </a:lnTo>
                                <a:lnTo>
                                  <a:pt x="2783" y="230"/>
                                </a:lnTo>
                                <a:lnTo>
                                  <a:pt x="2783" y="230"/>
                                </a:lnTo>
                                <a:lnTo>
                                  <a:pt x="2794" y="239"/>
                                </a:lnTo>
                                <a:lnTo>
                                  <a:pt x="2794" y="239"/>
                                </a:lnTo>
                                <a:lnTo>
                                  <a:pt x="2805" y="249"/>
                                </a:lnTo>
                                <a:lnTo>
                                  <a:pt x="2805" y="249"/>
                                </a:lnTo>
                                <a:lnTo>
                                  <a:pt x="2815" y="249"/>
                                </a:lnTo>
                                <a:lnTo>
                                  <a:pt x="2815" y="249"/>
                                </a:lnTo>
                                <a:lnTo>
                                  <a:pt x="2826" y="259"/>
                                </a:lnTo>
                                <a:lnTo>
                                  <a:pt x="2826" y="259"/>
                                </a:lnTo>
                                <a:lnTo>
                                  <a:pt x="2837" y="249"/>
                                </a:lnTo>
                                <a:lnTo>
                                  <a:pt x="2837" y="259"/>
                                </a:lnTo>
                                <a:lnTo>
                                  <a:pt x="2848" y="249"/>
                                </a:lnTo>
                                <a:lnTo>
                                  <a:pt x="2848" y="249"/>
                                </a:lnTo>
                                <a:lnTo>
                                  <a:pt x="2859" y="249"/>
                                </a:lnTo>
                                <a:lnTo>
                                  <a:pt x="2859" y="249"/>
                                </a:lnTo>
                                <a:lnTo>
                                  <a:pt x="2870" y="239"/>
                                </a:lnTo>
                                <a:lnTo>
                                  <a:pt x="2870" y="239"/>
                                </a:lnTo>
                                <a:lnTo>
                                  <a:pt x="2880" y="230"/>
                                </a:lnTo>
                                <a:lnTo>
                                  <a:pt x="2880" y="230"/>
                                </a:lnTo>
                                <a:lnTo>
                                  <a:pt x="2891" y="220"/>
                                </a:lnTo>
                                <a:lnTo>
                                  <a:pt x="2891" y="220"/>
                                </a:lnTo>
                                <a:lnTo>
                                  <a:pt x="2902" y="210"/>
                                </a:lnTo>
                                <a:lnTo>
                                  <a:pt x="2902" y="220"/>
                                </a:lnTo>
                                <a:lnTo>
                                  <a:pt x="2913" y="190"/>
                                </a:lnTo>
                                <a:lnTo>
                                  <a:pt x="2913" y="190"/>
                                </a:lnTo>
                                <a:lnTo>
                                  <a:pt x="2924" y="170"/>
                                </a:lnTo>
                                <a:lnTo>
                                  <a:pt x="2924" y="170"/>
                                </a:lnTo>
                                <a:lnTo>
                                  <a:pt x="2935" y="140"/>
                                </a:lnTo>
                                <a:lnTo>
                                  <a:pt x="2935" y="140"/>
                                </a:lnTo>
                                <a:lnTo>
                                  <a:pt x="2945" y="130"/>
                                </a:lnTo>
                                <a:lnTo>
                                  <a:pt x="2945" y="130"/>
                                </a:lnTo>
                                <a:lnTo>
                                  <a:pt x="2956" y="120"/>
                                </a:lnTo>
                                <a:lnTo>
                                  <a:pt x="2956" y="120"/>
                                </a:lnTo>
                                <a:lnTo>
                                  <a:pt x="2967" y="110"/>
                                </a:lnTo>
                                <a:lnTo>
                                  <a:pt x="2967" y="120"/>
                                </a:lnTo>
                                <a:lnTo>
                                  <a:pt x="2978" y="110"/>
                                </a:lnTo>
                                <a:lnTo>
                                  <a:pt x="2978" y="110"/>
                                </a:lnTo>
                                <a:lnTo>
                                  <a:pt x="2989" y="100"/>
                                </a:lnTo>
                                <a:lnTo>
                                  <a:pt x="2989" y="100"/>
                                </a:lnTo>
                                <a:lnTo>
                                  <a:pt x="3000" y="100"/>
                                </a:lnTo>
                                <a:lnTo>
                                  <a:pt x="3000" y="100"/>
                                </a:lnTo>
                                <a:lnTo>
                                  <a:pt x="3010" y="100"/>
                                </a:lnTo>
                                <a:lnTo>
                                  <a:pt x="3010" y="100"/>
                                </a:lnTo>
                                <a:lnTo>
                                  <a:pt x="3021" y="100"/>
                                </a:lnTo>
                                <a:lnTo>
                                  <a:pt x="3021" y="100"/>
                                </a:lnTo>
                                <a:lnTo>
                                  <a:pt x="3032" y="100"/>
                                </a:lnTo>
                                <a:lnTo>
                                  <a:pt x="3032" y="100"/>
                                </a:lnTo>
                                <a:lnTo>
                                  <a:pt x="3043" y="100"/>
                                </a:lnTo>
                                <a:lnTo>
                                  <a:pt x="3043" y="90"/>
                                </a:lnTo>
                                <a:lnTo>
                                  <a:pt x="3054" y="100"/>
                                </a:lnTo>
                                <a:lnTo>
                                  <a:pt x="3054" y="100"/>
                                </a:lnTo>
                                <a:lnTo>
                                  <a:pt x="3065" y="100"/>
                                </a:lnTo>
                                <a:lnTo>
                                  <a:pt x="3065" y="100"/>
                                </a:lnTo>
                                <a:lnTo>
                                  <a:pt x="3075" y="100"/>
                                </a:lnTo>
                                <a:lnTo>
                                  <a:pt x="3075" y="100"/>
                                </a:lnTo>
                                <a:lnTo>
                                  <a:pt x="3086" y="100"/>
                                </a:lnTo>
                                <a:lnTo>
                                  <a:pt x="3086" y="100"/>
                                </a:lnTo>
                                <a:lnTo>
                                  <a:pt x="3097" y="100"/>
                                </a:lnTo>
                                <a:lnTo>
                                  <a:pt x="3097" y="100"/>
                                </a:lnTo>
                                <a:lnTo>
                                  <a:pt x="3108" y="90"/>
                                </a:lnTo>
                                <a:lnTo>
                                  <a:pt x="3108" y="90"/>
                                </a:lnTo>
                                <a:lnTo>
                                  <a:pt x="3119" y="100"/>
                                </a:lnTo>
                                <a:lnTo>
                                  <a:pt x="3119" y="100"/>
                                </a:lnTo>
                                <a:lnTo>
                                  <a:pt x="3129" y="100"/>
                                </a:lnTo>
                                <a:lnTo>
                                  <a:pt x="3129" y="100"/>
                                </a:lnTo>
                                <a:lnTo>
                                  <a:pt x="3140" y="100"/>
                                </a:lnTo>
                                <a:lnTo>
                                  <a:pt x="3140" y="100"/>
                                </a:lnTo>
                                <a:lnTo>
                                  <a:pt x="3151" y="110"/>
                                </a:lnTo>
                                <a:lnTo>
                                  <a:pt x="3151" y="110"/>
                                </a:lnTo>
                                <a:lnTo>
                                  <a:pt x="3162" y="110"/>
                                </a:lnTo>
                                <a:lnTo>
                                  <a:pt x="3162" y="110"/>
                                </a:lnTo>
                                <a:lnTo>
                                  <a:pt x="3173" y="120"/>
                                </a:lnTo>
                                <a:lnTo>
                                  <a:pt x="3173" y="120"/>
                                </a:lnTo>
                                <a:lnTo>
                                  <a:pt x="3184" y="120"/>
                                </a:lnTo>
                                <a:lnTo>
                                  <a:pt x="3184" y="120"/>
                                </a:lnTo>
                                <a:lnTo>
                                  <a:pt x="3194" y="130"/>
                                </a:lnTo>
                                <a:lnTo>
                                  <a:pt x="3194" y="130"/>
                                </a:lnTo>
                                <a:lnTo>
                                  <a:pt x="3205" y="130"/>
                                </a:lnTo>
                                <a:lnTo>
                                  <a:pt x="3205" y="130"/>
                                </a:lnTo>
                                <a:lnTo>
                                  <a:pt x="3216" y="140"/>
                                </a:lnTo>
                                <a:lnTo>
                                  <a:pt x="3216" y="140"/>
                                </a:lnTo>
                                <a:lnTo>
                                  <a:pt x="3227" y="140"/>
                                </a:lnTo>
                                <a:lnTo>
                                  <a:pt x="3227" y="140"/>
                                </a:lnTo>
                                <a:lnTo>
                                  <a:pt x="3238" y="150"/>
                                </a:lnTo>
                                <a:lnTo>
                                  <a:pt x="3238" y="150"/>
                                </a:lnTo>
                                <a:lnTo>
                                  <a:pt x="3249" y="150"/>
                                </a:lnTo>
                                <a:lnTo>
                                  <a:pt x="3249" y="150"/>
                                </a:lnTo>
                                <a:lnTo>
                                  <a:pt x="3259" y="150"/>
                                </a:lnTo>
                                <a:lnTo>
                                  <a:pt x="3259" y="150"/>
                                </a:lnTo>
                                <a:lnTo>
                                  <a:pt x="3270" y="140"/>
                                </a:lnTo>
                                <a:lnTo>
                                  <a:pt x="3270" y="140"/>
                                </a:lnTo>
                                <a:lnTo>
                                  <a:pt x="3281" y="150"/>
                                </a:lnTo>
                                <a:lnTo>
                                  <a:pt x="3281" y="150"/>
                                </a:lnTo>
                                <a:lnTo>
                                  <a:pt x="3292" y="140"/>
                                </a:lnTo>
                                <a:lnTo>
                                  <a:pt x="3292" y="140"/>
                                </a:lnTo>
                                <a:lnTo>
                                  <a:pt x="3303" y="140"/>
                                </a:lnTo>
                                <a:lnTo>
                                  <a:pt x="3303" y="140"/>
                                </a:lnTo>
                                <a:lnTo>
                                  <a:pt x="3314" y="130"/>
                                </a:lnTo>
                                <a:lnTo>
                                  <a:pt x="3314" y="130"/>
                                </a:lnTo>
                                <a:lnTo>
                                  <a:pt x="3324" y="130"/>
                                </a:lnTo>
                                <a:lnTo>
                                  <a:pt x="3324" y="130"/>
                                </a:lnTo>
                                <a:lnTo>
                                  <a:pt x="3335" y="120"/>
                                </a:lnTo>
                                <a:lnTo>
                                  <a:pt x="3335" y="120"/>
                                </a:lnTo>
                                <a:lnTo>
                                  <a:pt x="3346" y="110"/>
                                </a:lnTo>
                                <a:lnTo>
                                  <a:pt x="3346" y="110"/>
                                </a:lnTo>
                                <a:lnTo>
                                  <a:pt x="3357" y="100"/>
                                </a:lnTo>
                                <a:lnTo>
                                  <a:pt x="3357" y="100"/>
                                </a:lnTo>
                                <a:lnTo>
                                  <a:pt x="3368" y="100"/>
                                </a:lnTo>
                                <a:lnTo>
                                  <a:pt x="3368" y="100"/>
                                </a:lnTo>
                                <a:lnTo>
                                  <a:pt x="3379" y="90"/>
                                </a:lnTo>
                                <a:lnTo>
                                  <a:pt x="3379" y="90"/>
                                </a:lnTo>
                                <a:lnTo>
                                  <a:pt x="3389" y="80"/>
                                </a:lnTo>
                                <a:lnTo>
                                  <a:pt x="3389" y="80"/>
                                </a:lnTo>
                                <a:lnTo>
                                  <a:pt x="3400" y="80"/>
                                </a:lnTo>
                                <a:lnTo>
                                  <a:pt x="3400" y="80"/>
                                </a:lnTo>
                                <a:lnTo>
                                  <a:pt x="3411" y="70"/>
                                </a:lnTo>
                                <a:lnTo>
                                  <a:pt x="3411" y="70"/>
                                </a:lnTo>
                                <a:lnTo>
                                  <a:pt x="3422" y="70"/>
                                </a:lnTo>
                                <a:lnTo>
                                  <a:pt x="3422" y="70"/>
                                </a:lnTo>
                                <a:lnTo>
                                  <a:pt x="3433" y="60"/>
                                </a:lnTo>
                                <a:lnTo>
                                  <a:pt x="3433" y="60"/>
                                </a:lnTo>
                                <a:lnTo>
                                  <a:pt x="3444" y="60"/>
                                </a:lnTo>
                                <a:lnTo>
                                  <a:pt x="3444" y="60"/>
                                </a:lnTo>
                                <a:lnTo>
                                  <a:pt x="3454" y="60"/>
                                </a:lnTo>
                                <a:lnTo>
                                  <a:pt x="3454" y="60"/>
                                </a:lnTo>
                                <a:lnTo>
                                  <a:pt x="3465" y="60"/>
                                </a:lnTo>
                                <a:lnTo>
                                  <a:pt x="3465" y="60"/>
                                </a:lnTo>
                                <a:lnTo>
                                  <a:pt x="3476" y="60"/>
                                </a:lnTo>
                                <a:lnTo>
                                  <a:pt x="3476" y="60"/>
                                </a:lnTo>
                                <a:lnTo>
                                  <a:pt x="3487" y="60"/>
                                </a:lnTo>
                                <a:lnTo>
                                  <a:pt x="3487" y="60"/>
                                </a:lnTo>
                                <a:lnTo>
                                  <a:pt x="3498" y="70"/>
                                </a:lnTo>
                                <a:lnTo>
                                  <a:pt x="3498" y="70"/>
                                </a:lnTo>
                                <a:lnTo>
                                  <a:pt x="3509" y="70"/>
                                </a:lnTo>
                                <a:lnTo>
                                  <a:pt x="3509" y="70"/>
                                </a:lnTo>
                                <a:lnTo>
                                  <a:pt x="3519" y="80"/>
                                </a:lnTo>
                                <a:lnTo>
                                  <a:pt x="3519" y="80"/>
                                </a:lnTo>
                                <a:lnTo>
                                  <a:pt x="3530" y="80"/>
                                </a:lnTo>
                                <a:lnTo>
                                  <a:pt x="3530" y="80"/>
                                </a:lnTo>
                                <a:lnTo>
                                  <a:pt x="3541" y="100"/>
                                </a:lnTo>
                                <a:lnTo>
                                  <a:pt x="3541" y="100"/>
                                </a:lnTo>
                                <a:lnTo>
                                  <a:pt x="3552" y="110"/>
                                </a:lnTo>
                                <a:lnTo>
                                  <a:pt x="3552" y="110"/>
                                </a:lnTo>
                                <a:lnTo>
                                  <a:pt x="3563" y="120"/>
                                </a:lnTo>
                                <a:lnTo>
                                  <a:pt x="3563" y="120"/>
                                </a:lnTo>
                                <a:lnTo>
                                  <a:pt x="3574" y="140"/>
                                </a:lnTo>
                                <a:lnTo>
                                  <a:pt x="3574" y="140"/>
                                </a:lnTo>
                                <a:lnTo>
                                  <a:pt x="3584" y="150"/>
                                </a:lnTo>
                                <a:lnTo>
                                  <a:pt x="3584" y="150"/>
                                </a:lnTo>
                                <a:lnTo>
                                  <a:pt x="3595" y="180"/>
                                </a:lnTo>
                                <a:lnTo>
                                  <a:pt x="3595" y="180"/>
                                </a:lnTo>
                                <a:lnTo>
                                  <a:pt x="3606" y="200"/>
                                </a:lnTo>
                                <a:lnTo>
                                  <a:pt x="3606" y="200"/>
                                </a:lnTo>
                                <a:lnTo>
                                  <a:pt x="3617" y="220"/>
                                </a:lnTo>
                                <a:lnTo>
                                  <a:pt x="3617" y="220"/>
                                </a:lnTo>
                                <a:lnTo>
                                  <a:pt x="3628" y="239"/>
                                </a:lnTo>
                                <a:lnTo>
                                  <a:pt x="3628" y="239"/>
                                </a:lnTo>
                                <a:lnTo>
                                  <a:pt x="3638" y="269"/>
                                </a:lnTo>
                                <a:lnTo>
                                  <a:pt x="3638" y="269"/>
                                </a:lnTo>
                                <a:lnTo>
                                  <a:pt x="3649" y="289"/>
                                </a:lnTo>
                                <a:lnTo>
                                  <a:pt x="3649" y="289"/>
                                </a:lnTo>
                                <a:lnTo>
                                  <a:pt x="3660" y="319"/>
                                </a:lnTo>
                                <a:lnTo>
                                  <a:pt x="3660" y="319"/>
                                </a:lnTo>
                                <a:lnTo>
                                  <a:pt x="3671" y="359"/>
                                </a:lnTo>
                                <a:lnTo>
                                  <a:pt x="3671" y="359"/>
                                </a:lnTo>
                                <a:lnTo>
                                  <a:pt x="3682" y="389"/>
                                </a:lnTo>
                                <a:lnTo>
                                  <a:pt x="3682" y="389"/>
                                </a:lnTo>
                                <a:lnTo>
                                  <a:pt x="3693" y="409"/>
                                </a:lnTo>
                                <a:lnTo>
                                  <a:pt x="3693" y="409"/>
                                </a:lnTo>
                                <a:lnTo>
                                  <a:pt x="3703" y="439"/>
                                </a:lnTo>
                                <a:lnTo>
                                  <a:pt x="3703" y="439"/>
                                </a:lnTo>
                                <a:lnTo>
                                  <a:pt x="3714" y="479"/>
                                </a:lnTo>
                                <a:lnTo>
                                  <a:pt x="3714" y="479"/>
                                </a:lnTo>
                                <a:lnTo>
                                  <a:pt x="3725" y="529"/>
                                </a:lnTo>
                                <a:lnTo>
                                  <a:pt x="3725" y="529"/>
                                </a:lnTo>
                                <a:lnTo>
                                  <a:pt x="3736" y="519"/>
                                </a:lnTo>
                                <a:lnTo>
                                  <a:pt x="3736" y="519"/>
                                </a:lnTo>
                                <a:lnTo>
                                  <a:pt x="3747" y="559"/>
                                </a:lnTo>
                                <a:lnTo>
                                  <a:pt x="3747" y="559"/>
                                </a:lnTo>
                                <a:lnTo>
                                  <a:pt x="3758" y="589"/>
                                </a:lnTo>
                                <a:lnTo>
                                  <a:pt x="3758" y="589"/>
                                </a:lnTo>
                                <a:lnTo>
                                  <a:pt x="3768" y="649"/>
                                </a:lnTo>
                                <a:lnTo>
                                  <a:pt x="3768" y="649"/>
                                </a:lnTo>
                                <a:lnTo>
                                  <a:pt x="3779" y="669"/>
                                </a:lnTo>
                                <a:lnTo>
                                  <a:pt x="3779" y="679"/>
                                </a:lnTo>
                                <a:lnTo>
                                  <a:pt x="3790" y="669"/>
                                </a:lnTo>
                                <a:lnTo>
                                  <a:pt x="3790" y="679"/>
                                </a:lnTo>
                                <a:lnTo>
                                  <a:pt x="3801" y="649"/>
                                </a:lnTo>
                                <a:lnTo>
                                  <a:pt x="3801" y="649"/>
                                </a:lnTo>
                                <a:lnTo>
                                  <a:pt x="3812" y="569"/>
                                </a:lnTo>
                                <a:lnTo>
                                  <a:pt x="3812" y="589"/>
                                </a:lnTo>
                                <a:lnTo>
                                  <a:pt x="3823" y="559"/>
                                </a:lnTo>
                                <a:lnTo>
                                  <a:pt x="3823" y="559"/>
                                </a:lnTo>
                                <a:lnTo>
                                  <a:pt x="3833" y="589"/>
                                </a:lnTo>
                                <a:lnTo>
                                  <a:pt x="3833" y="589"/>
                                </a:lnTo>
                                <a:lnTo>
                                  <a:pt x="3844" y="539"/>
                                </a:lnTo>
                                <a:lnTo>
                                  <a:pt x="3844" y="539"/>
                                </a:lnTo>
                                <a:lnTo>
                                  <a:pt x="3855" y="519"/>
                                </a:lnTo>
                                <a:lnTo>
                                  <a:pt x="3855" y="519"/>
                                </a:lnTo>
                                <a:lnTo>
                                  <a:pt x="3866" y="479"/>
                                </a:lnTo>
                                <a:lnTo>
                                  <a:pt x="3866" y="479"/>
                                </a:lnTo>
                                <a:lnTo>
                                  <a:pt x="3877" y="539"/>
                                </a:lnTo>
                                <a:lnTo>
                                  <a:pt x="3877" y="539"/>
                                </a:lnTo>
                                <a:lnTo>
                                  <a:pt x="3888" y="559"/>
                                </a:lnTo>
                                <a:lnTo>
                                  <a:pt x="3888" y="559"/>
                                </a:lnTo>
                                <a:lnTo>
                                  <a:pt x="3898" y="589"/>
                                </a:lnTo>
                                <a:lnTo>
                                  <a:pt x="3898" y="569"/>
                                </a:lnTo>
                                <a:lnTo>
                                  <a:pt x="3909" y="629"/>
                                </a:lnTo>
                                <a:lnTo>
                                  <a:pt x="3909" y="629"/>
                                </a:lnTo>
                                <a:lnTo>
                                  <a:pt x="3920" y="709"/>
                                </a:lnTo>
                                <a:lnTo>
                                  <a:pt x="3920" y="709"/>
                                </a:lnTo>
                                <a:lnTo>
                                  <a:pt x="3931" y="829"/>
                                </a:lnTo>
                                <a:lnTo>
                                  <a:pt x="3931" y="829"/>
                                </a:lnTo>
                                <a:lnTo>
                                  <a:pt x="3942" y="1128"/>
                                </a:lnTo>
                                <a:lnTo>
                                  <a:pt x="3942" y="1128"/>
                                </a:lnTo>
                                <a:lnTo>
                                  <a:pt x="3953" y="1568"/>
                                </a:lnTo>
                                <a:lnTo>
                                  <a:pt x="3953" y="1568"/>
                                </a:lnTo>
                                <a:lnTo>
                                  <a:pt x="3963" y="2367"/>
                                </a:lnTo>
                                <a:lnTo>
                                  <a:pt x="3963" y="2367"/>
                                </a:lnTo>
                                <a:lnTo>
                                  <a:pt x="3974" y="2696"/>
                                </a:lnTo>
                                <a:lnTo>
                                  <a:pt x="3974" y="2746"/>
                                </a:lnTo>
                                <a:lnTo>
                                  <a:pt x="3985" y="2586"/>
                                </a:lnTo>
                                <a:lnTo>
                                  <a:pt x="3985" y="2586"/>
                                </a:lnTo>
                                <a:lnTo>
                                  <a:pt x="3996" y="2247"/>
                                </a:lnTo>
                                <a:lnTo>
                                  <a:pt x="3996" y="2247"/>
                                </a:lnTo>
                                <a:lnTo>
                                  <a:pt x="4007" y="1797"/>
                                </a:lnTo>
                                <a:lnTo>
                                  <a:pt x="4007" y="1797"/>
                                </a:lnTo>
                                <a:lnTo>
                                  <a:pt x="4018" y="1548"/>
                                </a:lnTo>
                                <a:lnTo>
                                  <a:pt x="4018" y="1548"/>
                                </a:lnTo>
                                <a:lnTo>
                                  <a:pt x="4028" y="1458"/>
                                </a:lnTo>
                                <a:lnTo>
                                  <a:pt x="4028" y="1458"/>
                                </a:lnTo>
                                <a:lnTo>
                                  <a:pt x="4039" y="1438"/>
                                </a:lnTo>
                                <a:lnTo>
                                  <a:pt x="4039" y="1448"/>
                                </a:lnTo>
                                <a:lnTo>
                                  <a:pt x="4050" y="1638"/>
                                </a:lnTo>
                                <a:lnTo>
                                  <a:pt x="4050" y="1638"/>
                                </a:lnTo>
                                <a:lnTo>
                                  <a:pt x="4061" y="1967"/>
                                </a:lnTo>
                                <a:lnTo>
                                  <a:pt x="4061" y="1967"/>
                                </a:lnTo>
                                <a:lnTo>
                                  <a:pt x="4072" y="2516"/>
                                </a:lnTo>
                                <a:lnTo>
                                  <a:pt x="4072" y="2516"/>
                                </a:lnTo>
                                <a:lnTo>
                                  <a:pt x="4083" y="2866"/>
                                </a:lnTo>
                                <a:lnTo>
                                  <a:pt x="4083" y="2866"/>
                                </a:lnTo>
                                <a:lnTo>
                                  <a:pt x="4093" y="2716"/>
                                </a:lnTo>
                                <a:lnTo>
                                  <a:pt x="4093" y="2706"/>
                                </a:lnTo>
                                <a:lnTo>
                                  <a:pt x="4104" y="2746"/>
                                </a:lnTo>
                                <a:lnTo>
                                  <a:pt x="4104" y="2746"/>
                                </a:lnTo>
                                <a:lnTo>
                                  <a:pt x="4115" y="2407"/>
                                </a:lnTo>
                                <a:lnTo>
                                  <a:pt x="4115" y="2407"/>
                                </a:lnTo>
                                <a:lnTo>
                                  <a:pt x="4126" y="1937"/>
                                </a:lnTo>
                                <a:lnTo>
                                  <a:pt x="4126" y="1937"/>
                                </a:lnTo>
                                <a:lnTo>
                                  <a:pt x="4137" y="1757"/>
                                </a:lnTo>
                                <a:lnTo>
                                  <a:pt x="4137" y="1757"/>
                                </a:lnTo>
                                <a:lnTo>
                                  <a:pt x="4148" y="1578"/>
                                </a:lnTo>
                                <a:lnTo>
                                  <a:pt x="4148" y="1578"/>
                                </a:lnTo>
                                <a:lnTo>
                                  <a:pt x="4158" y="1398"/>
                                </a:lnTo>
                                <a:lnTo>
                                  <a:pt x="4158" y="1398"/>
                                </a:lnTo>
                                <a:lnTo>
                                  <a:pt x="4169" y="1298"/>
                                </a:lnTo>
                                <a:lnTo>
                                  <a:pt x="4169" y="1298"/>
                                </a:lnTo>
                                <a:lnTo>
                                  <a:pt x="4180" y="1248"/>
                                </a:lnTo>
                                <a:lnTo>
                                  <a:pt x="4180" y="1248"/>
                                </a:lnTo>
                                <a:lnTo>
                                  <a:pt x="4191" y="1198"/>
                                </a:lnTo>
                                <a:lnTo>
                                  <a:pt x="4191" y="1198"/>
                                </a:lnTo>
                                <a:lnTo>
                                  <a:pt x="4202" y="1138"/>
                                </a:lnTo>
                                <a:lnTo>
                                  <a:pt x="4202" y="1138"/>
                                </a:lnTo>
                                <a:lnTo>
                                  <a:pt x="4212" y="1188"/>
                                </a:lnTo>
                                <a:lnTo>
                                  <a:pt x="4212" y="1188"/>
                                </a:lnTo>
                                <a:lnTo>
                                  <a:pt x="4223" y="1248"/>
                                </a:lnTo>
                                <a:lnTo>
                                  <a:pt x="4223" y="1248"/>
                                </a:lnTo>
                                <a:lnTo>
                                  <a:pt x="4234" y="1568"/>
                                </a:lnTo>
                                <a:lnTo>
                                  <a:pt x="4234" y="1568"/>
                                </a:lnTo>
                                <a:lnTo>
                                  <a:pt x="4245" y="1967"/>
                                </a:lnTo>
                                <a:lnTo>
                                  <a:pt x="4245" y="1967"/>
                                </a:lnTo>
                                <a:lnTo>
                                  <a:pt x="4256" y="2067"/>
                                </a:lnTo>
                                <a:lnTo>
                                  <a:pt x="4256" y="2027"/>
                                </a:lnTo>
                                <a:lnTo>
                                  <a:pt x="4267" y="1887"/>
                                </a:lnTo>
                                <a:lnTo>
                                  <a:pt x="4267" y="1887"/>
                                </a:lnTo>
                                <a:lnTo>
                                  <a:pt x="4277" y="1797"/>
                                </a:lnTo>
                                <a:lnTo>
                                  <a:pt x="4277" y="1797"/>
                                </a:lnTo>
                                <a:lnTo>
                                  <a:pt x="4288" y="1408"/>
                                </a:lnTo>
                                <a:lnTo>
                                  <a:pt x="4288" y="1408"/>
                                </a:lnTo>
                                <a:lnTo>
                                  <a:pt x="4299" y="998"/>
                                </a:lnTo>
                                <a:lnTo>
                                  <a:pt x="4299" y="998"/>
                                </a:lnTo>
                                <a:lnTo>
                                  <a:pt x="4310" y="799"/>
                                </a:lnTo>
                                <a:lnTo>
                                  <a:pt x="4310" y="799"/>
                                </a:lnTo>
                                <a:lnTo>
                                  <a:pt x="4321" y="599"/>
                                </a:lnTo>
                                <a:lnTo>
                                  <a:pt x="4321" y="599"/>
                                </a:lnTo>
                                <a:lnTo>
                                  <a:pt x="4332" y="459"/>
                                </a:lnTo>
                                <a:lnTo>
                                  <a:pt x="4332" y="459"/>
                                </a:lnTo>
                                <a:lnTo>
                                  <a:pt x="4342" y="439"/>
                                </a:lnTo>
                                <a:lnTo>
                                  <a:pt x="4342" y="449"/>
                                </a:lnTo>
                                <a:lnTo>
                                  <a:pt x="4353" y="339"/>
                                </a:lnTo>
                                <a:lnTo>
                                  <a:pt x="4353" y="319"/>
                                </a:lnTo>
                                <a:lnTo>
                                  <a:pt x="4364" y="399"/>
                                </a:lnTo>
                                <a:lnTo>
                                  <a:pt x="4364" y="399"/>
                                </a:lnTo>
                                <a:lnTo>
                                  <a:pt x="4375" y="449"/>
                                </a:lnTo>
                                <a:lnTo>
                                  <a:pt x="4375" y="439"/>
                                </a:lnTo>
                                <a:lnTo>
                                  <a:pt x="4386" y="589"/>
                                </a:lnTo>
                                <a:lnTo>
                                  <a:pt x="4386" y="589"/>
                                </a:lnTo>
                                <a:lnTo>
                                  <a:pt x="4397" y="859"/>
                                </a:lnTo>
                                <a:lnTo>
                                  <a:pt x="4397" y="859"/>
                                </a:lnTo>
                                <a:lnTo>
                                  <a:pt x="4407" y="1907"/>
                                </a:lnTo>
                                <a:lnTo>
                                  <a:pt x="4407" y="1907"/>
                                </a:lnTo>
                                <a:lnTo>
                                  <a:pt x="4418" y="3215"/>
                                </a:lnTo>
                                <a:lnTo>
                                  <a:pt x="4418" y="3215"/>
                                </a:lnTo>
                                <a:lnTo>
                                  <a:pt x="4429" y="3455"/>
                                </a:lnTo>
                                <a:lnTo>
                                  <a:pt x="4429" y="3225"/>
                                </a:lnTo>
                                <a:lnTo>
                                  <a:pt x="4440" y="2257"/>
                                </a:lnTo>
                                <a:lnTo>
                                  <a:pt x="4440" y="2257"/>
                                </a:lnTo>
                                <a:lnTo>
                                  <a:pt x="4451" y="1767"/>
                                </a:lnTo>
                                <a:lnTo>
                                  <a:pt x="4451" y="1767"/>
                                </a:lnTo>
                                <a:lnTo>
                                  <a:pt x="4462" y="1578"/>
                                </a:lnTo>
                                <a:lnTo>
                                  <a:pt x="4462" y="1578"/>
                                </a:lnTo>
                                <a:lnTo>
                                  <a:pt x="4472" y="1628"/>
                                </a:lnTo>
                                <a:lnTo>
                                  <a:pt x="4472" y="1628"/>
                                </a:lnTo>
                                <a:lnTo>
                                  <a:pt x="4483" y="1757"/>
                                </a:lnTo>
                                <a:lnTo>
                                  <a:pt x="4483" y="1757"/>
                                </a:lnTo>
                                <a:lnTo>
                                  <a:pt x="4494" y="1867"/>
                                </a:lnTo>
                                <a:lnTo>
                                  <a:pt x="4494" y="1847"/>
                                </a:lnTo>
                                <a:lnTo>
                                  <a:pt x="4505" y="1747"/>
                                </a:lnTo>
                                <a:lnTo>
                                  <a:pt x="4505" y="1747"/>
                                </a:lnTo>
                                <a:lnTo>
                                  <a:pt x="4516" y="1638"/>
                                </a:lnTo>
                                <a:lnTo>
                                  <a:pt x="4516" y="1638"/>
                                </a:lnTo>
                                <a:lnTo>
                                  <a:pt x="4527" y="1528"/>
                                </a:lnTo>
                                <a:lnTo>
                                  <a:pt x="4527" y="1548"/>
                                </a:lnTo>
                                <a:lnTo>
                                  <a:pt x="4537" y="2087"/>
                                </a:lnTo>
                                <a:lnTo>
                                  <a:pt x="4537" y="2087"/>
                                </a:lnTo>
                                <a:lnTo>
                                  <a:pt x="4548" y="2616"/>
                                </a:lnTo>
                                <a:lnTo>
                                  <a:pt x="4548" y="2616"/>
                                </a:lnTo>
                                <a:lnTo>
                                  <a:pt x="4559" y="3196"/>
                                </a:lnTo>
                                <a:lnTo>
                                  <a:pt x="4559" y="3215"/>
                                </a:lnTo>
                                <a:lnTo>
                                  <a:pt x="4570" y="2906"/>
                                </a:lnTo>
                                <a:lnTo>
                                  <a:pt x="4570" y="2906"/>
                                </a:lnTo>
                                <a:lnTo>
                                  <a:pt x="4581" y="1927"/>
                                </a:lnTo>
                                <a:lnTo>
                                  <a:pt x="4581" y="1927"/>
                                </a:lnTo>
                                <a:lnTo>
                                  <a:pt x="4592" y="1638"/>
                                </a:lnTo>
                                <a:lnTo>
                                  <a:pt x="4592" y="1608"/>
                                </a:lnTo>
                                <a:lnTo>
                                  <a:pt x="4602" y="1678"/>
                                </a:lnTo>
                                <a:lnTo>
                                  <a:pt x="4602" y="1678"/>
                                </a:lnTo>
                                <a:lnTo>
                                  <a:pt x="4613" y="2197"/>
                                </a:lnTo>
                                <a:lnTo>
                                  <a:pt x="4613" y="2197"/>
                                </a:lnTo>
                                <a:lnTo>
                                  <a:pt x="4624" y="2726"/>
                                </a:lnTo>
                                <a:lnTo>
                                  <a:pt x="4624" y="2726"/>
                                </a:lnTo>
                                <a:lnTo>
                                  <a:pt x="4635" y="3345"/>
                                </a:lnTo>
                                <a:lnTo>
                                  <a:pt x="4635" y="3345"/>
                                </a:lnTo>
                                <a:lnTo>
                                  <a:pt x="4646" y="3775"/>
                                </a:lnTo>
                                <a:lnTo>
                                  <a:pt x="4646" y="3775"/>
                                </a:lnTo>
                                <a:lnTo>
                                  <a:pt x="4657" y="3875"/>
                                </a:lnTo>
                                <a:lnTo>
                                  <a:pt x="4657" y="3875"/>
                                </a:lnTo>
                                <a:lnTo>
                                  <a:pt x="4667" y="3575"/>
                                </a:lnTo>
                                <a:lnTo>
                                  <a:pt x="4667" y="3575"/>
                                </a:lnTo>
                                <a:lnTo>
                                  <a:pt x="4678" y="3076"/>
                                </a:lnTo>
                                <a:lnTo>
                                  <a:pt x="4678" y="3076"/>
                                </a:lnTo>
                                <a:lnTo>
                                  <a:pt x="4689" y="2806"/>
                                </a:lnTo>
                                <a:lnTo>
                                  <a:pt x="4689" y="2806"/>
                                </a:lnTo>
                                <a:lnTo>
                                  <a:pt x="4700" y="2377"/>
                                </a:lnTo>
                                <a:lnTo>
                                  <a:pt x="4700" y="2377"/>
                                </a:lnTo>
                                <a:lnTo>
                                  <a:pt x="4711" y="1827"/>
                                </a:lnTo>
                                <a:lnTo>
                                  <a:pt x="4711" y="1827"/>
                                </a:lnTo>
                                <a:lnTo>
                                  <a:pt x="4721" y="1498"/>
                                </a:lnTo>
                                <a:lnTo>
                                  <a:pt x="4721" y="1498"/>
                                </a:lnTo>
                                <a:lnTo>
                                  <a:pt x="4732" y="1318"/>
                                </a:lnTo>
                                <a:lnTo>
                                  <a:pt x="4732" y="1308"/>
                                </a:lnTo>
                                <a:lnTo>
                                  <a:pt x="4743" y="1388"/>
                                </a:lnTo>
                                <a:lnTo>
                                  <a:pt x="4743" y="1388"/>
                                </a:lnTo>
                                <a:lnTo>
                                  <a:pt x="4754" y="1498"/>
                                </a:lnTo>
                                <a:lnTo>
                                  <a:pt x="4754" y="1498"/>
                                </a:lnTo>
                                <a:lnTo>
                                  <a:pt x="4765" y="1648"/>
                                </a:lnTo>
                                <a:lnTo>
                                  <a:pt x="4765" y="1648"/>
                                </a:lnTo>
                                <a:lnTo>
                                  <a:pt x="4776" y="1897"/>
                                </a:lnTo>
                                <a:lnTo>
                                  <a:pt x="4776" y="1897"/>
                                </a:lnTo>
                                <a:lnTo>
                                  <a:pt x="4786" y="2077"/>
                                </a:lnTo>
                                <a:lnTo>
                                  <a:pt x="4786" y="2097"/>
                                </a:lnTo>
                                <a:lnTo>
                                  <a:pt x="4797" y="2067"/>
                                </a:lnTo>
                                <a:lnTo>
                                  <a:pt x="4797" y="2067"/>
                                </a:lnTo>
                                <a:lnTo>
                                  <a:pt x="4808" y="1757"/>
                                </a:lnTo>
                                <a:lnTo>
                                  <a:pt x="4808" y="1757"/>
                                </a:lnTo>
                                <a:lnTo>
                                  <a:pt x="4819" y="1318"/>
                                </a:lnTo>
                                <a:lnTo>
                                  <a:pt x="4819" y="1318"/>
                                </a:lnTo>
                                <a:lnTo>
                                  <a:pt x="4830" y="1128"/>
                                </a:lnTo>
                                <a:lnTo>
                                  <a:pt x="4830" y="1128"/>
                                </a:lnTo>
                                <a:lnTo>
                                  <a:pt x="4841" y="969"/>
                                </a:lnTo>
                                <a:lnTo>
                                  <a:pt x="4841" y="969"/>
                                </a:lnTo>
                                <a:lnTo>
                                  <a:pt x="4851" y="769"/>
                                </a:lnTo>
                                <a:lnTo>
                                  <a:pt x="4851" y="769"/>
                                </a:lnTo>
                                <a:lnTo>
                                  <a:pt x="4862" y="609"/>
                                </a:lnTo>
                                <a:lnTo>
                                  <a:pt x="4862" y="609"/>
                                </a:lnTo>
                                <a:lnTo>
                                  <a:pt x="4873" y="479"/>
                                </a:lnTo>
                                <a:lnTo>
                                  <a:pt x="4873" y="479"/>
                                </a:lnTo>
                                <a:lnTo>
                                  <a:pt x="4884" y="399"/>
                                </a:lnTo>
                                <a:lnTo>
                                  <a:pt x="4884" y="399"/>
                                </a:lnTo>
                                <a:lnTo>
                                  <a:pt x="4895" y="279"/>
                                </a:lnTo>
                                <a:lnTo>
                                  <a:pt x="4895" y="279"/>
                                </a:lnTo>
                                <a:lnTo>
                                  <a:pt x="4906" y="110"/>
                                </a:lnTo>
                                <a:lnTo>
                                  <a:pt x="4906" y="110"/>
                                </a:lnTo>
                                <a:lnTo>
                                  <a:pt x="4916" y="30"/>
                                </a:lnTo>
                                <a:lnTo>
                                  <a:pt x="4916" y="30"/>
                                </a:lnTo>
                                <a:lnTo>
                                  <a:pt x="4927" y="40"/>
                                </a:lnTo>
                                <a:lnTo>
                                  <a:pt x="4927" y="40"/>
                                </a:lnTo>
                                <a:lnTo>
                                  <a:pt x="4938" y="130"/>
                                </a:lnTo>
                                <a:lnTo>
                                  <a:pt x="4938" y="130"/>
                                </a:lnTo>
                                <a:lnTo>
                                  <a:pt x="4949" y="180"/>
                                </a:lnTo>
                                <a:lnTo>
                                  <a:pt x="4949" y="180"/>
                                </a:lnTo>
                                <a:lnTo>
                                  <a:pt x="4960" y="239"/>
                                </a:lnTo>
                                <a:lnTo>
                                  <a:pt x="4960" y="239"/>
                                </a:lnTo>
                                <a:lnTo>
                                  <a:pt x="4971" y="200"/>
                                </a:lnTo>
                                <a:lnTo>
                                  <a:pt x="4971" y="200"/>
                                </a:lnTo>
                                <a:lnTo>
                                  <a:pt x="4981" y="130"/>
                                </a:lnTo>
                                <a:lnTo>
                                  <a:pt x="4981" y="130"/>
                                </a:lnTo>
                                <a:lnTo>
                                  <a:pt x="4992" y="80"/>
                                </a:lnTo>
                                <a:lnTo>
                                  <a:pt x="4992" y="80"/>
                                </a:lnTo>
                                <a:lnTo>
                                  <a:pt x="5003" y="110"/>
                                </a:lnTo>
                                <a:lnTo>
                                  <a:pt x="5003" y="110"/>
                                </a:lnTo>
                                <a:lnTo>
                                  <a:pt x="5014" y="160"/>
                                </a:lnTo>
                                <a:lnTo>
                                  <a:pt x="5014" y="160"/>
                                </a:lnTo>
                                <a:lnTo>
                                  <a:pt x="5025" y="120"/>
                                </a:lnTo>
                                <a:lnTo>
                                  <a:pt x="5025" y="120"/>
                                </a:lnTo>
                                <a:lnTo>
                                  <a:pt x="5036" y="70"/>
                                </a:lnTo>
                                <a:lnTo>
                                  <a:pt x="5036" y="60"/>
                                </a:lnTo>
                                <a:lnTo>
                                  <a:pt x="5046" y="80"/>
                                </a:lnTo>
                                <a:lnTo>
                                  <a:pt x="5046" y="80"/>
                                </a:lnTo>
                                <a:lnTo>
                                  <a:pt x="5057" y="190"/>
                                </a:lnTo>
                                <a:lnTo>
                                  <a:pt x="5057" y="190"/>
                                </a:lnTo>
                                <a:lnTo>
                                  <a:pt x="5068" y="359"/>
                                </a:lnTo>
                                <a:lnTo>
                                  <a:pt x="5068" y="359"/>
                                </a:lnTo>
                                <a:lnTo>
                                  <a:pt x="5079" y="829"/>
                                </a:lnTo>
                                <a:lnTo>
                                  <a:pt x="5079" y="829"/>
                                </a:lnTo>
                                <a:lnTo>
                                  <a:pt x="5090" y="1448"/>
                                </a:lnTo>
                                <a:lnTo>
                                  <a:pt x="5090" y="1448"/>
                                </a:lnTo>
                                <a:lnTo>
                                  <a:pt x="5101" y="1807"/>
                                </a:lnTo>
                                <a:lnTo>
                                  <a:pt x="5101" y="1807"/>
                                </a:lnTo>
                                <a:lnTo>
                                  <a:pt x="5111" y="2027"/>
                                </a:lnTo>
                                <a:lnTo>
                                  <a:pt x="5111" y="2027"/>
                                </a:lnTo>
                                <a:lnTo>
                                  <a:pt x="5122" y="1648"/>
                                </a:lnTo>
                                <a:lnTo>
                                  <a:pt x="5122" y="1648"/>
                                </a:lnTo>
                                <a:lnTo>
                                  <a:pt x="5133" y="1248"/>
                                </a:lnTo>
                                <a:lnTo>
                                  <a:pt x="5133" y="1228"/>
                                </a:lnTo>
                                <a:lnTo>
                                  <a:pt x="5144" y="1258"/>
                                </a:lnTo>
                                <a:lnTo>
                                  <a:pt x="5144" y="1258"/>
                                </a:lnTo>
                                <a:lnTo>
                                  <a:pt x="5155" y="1508"/>
                                </a:lnTo>
                                <a:lnTo>
                                  <a:pt x="5155" y="1508"/>
                                </a:lnTo>
                                <a:lnTo>
                                  <a:pt x="5166" y="1588"/>
                                </a:lnTo>
                                <a:lnTo>
                                  <a:pt x="5166" y="1548"/>
                                </a:lnTo>
                                <a:lnTo>
                                  <a:pt x="5176" y="1368"/>
                                </a:lnTo>
                                <a:lnTo>
                                  <a:pt x="5176" y="1368"/>
                                </a:lnTo>
                                <a:lnTo>
                                  <a:pt x="5187" y="1208"/>
                                </a:lnTo>
                                <a:lnTo>
                                  <a:pt x="5187" y="1208"/>
                                </a:lnTo>
                                <a:lnTo>
                                  <a:pt x="5198" y="1138"/>
                                </a:lnTo>
                                <a:lnTo>
                                  <a:pt x="5198" y="1138"/>
                                </a:lnTo>
                                <a:lnTo>
                                  <a:pt x="5209" y="1118"/>
                                </a:lnTo>
                                <a:lnTo>
                                  <a:pt x="5209" y="1118"/>
                                </a:lnTo>
                                <a:lnTo>
                                  <a:pt x="5220" y="1228"/>
                                </a:lnTo>
                                <a:lnTo>
                                  <a:pt x="5220" y="1228"/>
                                </a:lnTo>
                                <a:lnTo>
                                  <a:pt x="5231" y="1478"/>
                                </a:lnTo>
                                <a:lnTo>
                                  <a:pt x="5231" y="1478"/>
                                </a:lnTo>
                                <a:lnTo>
                                  <a:pt x="5241" y="1708"/>
                                </a:lnTo>
                                <a:lnTo>
                                  <a:pt x="5241" y="1708"/>
                                </a:lnTo>
                                <a:lnTo>
                                  <a:pt x="5252" y="1847"/>
                                </a:lnTo>
                                <a:lnTo>
                                  <a:pt x="5252" y="1837"/>
                                </a:lnTo>
                                <a:lnTo>
                                  <a:pt x="5263" y="1638"/>
                                </a:lnTo>
                                <a:lnTo>
                                  <a:pt x="5263" y="1638"/>
                                </a:lnTo>
                                <a:lnTo>
                                  <a:pt x="5274" y="1608"/>
                                </a:lnTo>
                                <a:lnTo>
                                  <a:pt x="5274" y="1628"/>
                                </a:lnTo>
                                <a:lnTo>
                                  <a:pt x="5285" y="1767"/>
                                </a:lnTo>
                                <a:lnTo>
                                  <a:pt x="5285" y="1787"/>
                                </a:lnTo>
                                <a:lnTo>
                                  <a:pt x="5295" y="1708"/>
                                </a:lnTo>
                                <a:lnTo>
                                  <a:pt x="5295" y="1708"/>
                                </a:lnTo>
                                <a:lnTo>
                                  <a:pt x="5306" y="1658"/>
                                </a:lnTo>
                                <a:lnTo>
                                  <a:pt x="5306" y="1698"/>
                                </a:lnTo>
                                <a:lnTo>
                                  <a:pt x="5317" y="2017"/>
                                </a:lnTo>
                                <a:lnTo>
                                  <a:pt x="5317" y="2017"/>
                                </a:lnTo>
                                <a:lnTo>
                                  <a:pt x="5328" y="2656"/>
                                </a:lnTo>
                                <a:lnTo>
                                  <a:pt x="5328" y="2656"/>
                                </a:lnTo>
                                <a:lnTo>
                                  <a:pt x="5339" y="3345"/>
                                </a:lnTo>
                                <a:lnTo>
                                  <a:pt x="5339" y="3345"/>
                                </a:lnTo>
                                <a:lnTo>
                                  <a:pt x="5350" y="3855"/>
                                </a:lnTo>
                                <a:lnTo>
                                  <a:pt x="5350" y="3855"/>
                                </a:lnTo>
                                <a:lnTo>
                                  <a:pt x="5360" y="3945"/>
                                </a:lnTo>
                                <a:lnTo>
                                  <a:pt x="5360" y="3875"/>
                                </a:lnTo>
                                <a:lnTo>
                                  <a:pt x="5371" y="3235"/>
                                </a:lnTo>
                                <a:lnTo>
                                  <a:pt x="5371" y="3235"/>
                                </a:lnTo>
                                <a:lnTo>
                                  <a:pt x="5382" y="2646"/>
                                </a:lnTo>
                                <a:lnTo>
                                  <a:pt x="5382" y="2646"/>
                                </a:lnTo>
                                <a:lnTo>
                                  <a:pt x="5393" y="2476"/>
                                </a:lnTo>
                                <a:lnTo>
                                  <a:pt x="5393" y="2486"/>
                                </a:lnTo>
                                <a:lnTo>
                                  <a:pt x="5404" y="2716"/>
                                </a:lnTo>
                                <a:lnTo>
                                  <a:pt x="5404" y="2716"/>
                                </a:lnTo>
                                <a:lnTo>
                                  <a:pt x="5415" y="2906"/>
                                </a:lnTo>
                                <a:lnTo>
                                  <a:pt x="5415" y="2906"/>
                                </a:lnTo>
                                <a:lnTo>
                                  <a:pt x="5425" y="3056"/>
                                </a:lnTo>
                                <a:lnTo>
                                  <a:pt x="5425" y="3056"/>
                                </a:lnTo>
                                <a:lnTo>
                                  <a:pt x="5436" y="3126"/>
                                </a:lnTo>
                                <a:lnTo>
                                  <a:pt x="5436" y="3126"/>
                                </a:lnTo>
                                <a:lnTo>
                                  <a:pt x="5447" y="3096"/>
                                </a:lnTo>
                                <a:lnTo>
                                  <a:pt x="5447" y="3096"/>
                                </a:lnTo>
                                <a:lnTo>
                                  <a:pt x="5458" y="3016"/>
                                </a:lnTo>
                                <a:lnTo>
                                  <a:pt x="5458" y="3016"/>
                                </a:lnTo>
                                <a:lnTo>
                                  <a:pt x="5469" y="2636"/>
                                </a:lnTo>
                                <a:lnTo>
                                  <a:pt x="5469" y="2636"/>
                                </a:lnTo>
                                <a:lnTo>
                                  <a:pt x="5480" y="2217"/>
                                </a:lnTo>
                                <a:lnTo>
                                  <a:pt x="5480" y="2217"/>
                                </a:lnTo>
                                <a:lnTo>
                                  <a:pt x="5490" y="1987"/>
                                </a:lnTo>
                                <a:lnTo>
                                  <a:pt x="5490" y="1987"/>
                                </a:lnTo>
                                <a:lnTo>
                                  <a:pt x="5501" y="1757"/>
                                </a:lnTo>
                                <a:lnTo>
                                  <a:pt x="5501" y="1757"/>
                                </a:lnTo>
                                <a:lnTo>
                                  <a:pt x="5512" y="1628"/>
                                </a:lnTo>
                                <a:lnTo>
                                  <a:pt x="5512" y="1618"/>
                                </a:lnTo>
                                <a:lnTo>
                                  <a:pt x="5523" y="1628"/>
                                </a:lnTo>
                                <a:lnTo>
                                  <a:pt x="5523" y="1628"/>
                                </a:lnTo>
                                <a:lnTo>
                                  <a:pt x="5534" y="1857"/>
                                </a:lnTo>
                                <a:lnTo>
                                  <a:pt x="5534" y="1857"/>
                                </a:lnTo>
                                <a:lnTo>
                                  <a:pt x="5545" y="2247"/>
                                </a:lnTo>
                                <a:lnTo>
                                  <a:pt x="5545" y="2247"/>
                                </a:lnTo>
                                <a:lnTo>
                                  <a:pt x="5555" y="2357"/>
                                </a:lnTo>
                                <a:lnTo>
                                  <a:pt x="5555" y="2357"/>
                                </a:lnTo>
                                <a:lnTo>
                                  <a:pt x="5566" y="2057"/>
                                </a:lnTo>
                                <a:lnTo>
                                  <a:pt x="5566" y="2057"/>
                                </a:lnTo>
                                <a:lnTo>
                                  <a:pt x="5577" y="1668"/>
                                </a:lnTo>
                                <a:lnTo>
                                  <a:pt x="5577" y="1668"/>
                                </a:lnTo>
                                <a:lnTo>
                                  <a:pt x="5588" y="1518"/>
                                </a:lnTo>
                                <a:lnTo>
                                  <a:pt x="5588" y="1518"/>
                                </a:lnTo>
                                <a:lnTo>
                                  <a:pt x="5599" y="1448"/>
                                </a:lnTo>
                                <a:lnTo>
                                  <a:pt x="5599" y="1448"/>
                                </a:lnTo>
                                <a:lnTo>
                                  <a:pt x="5610" y="1428"/>
                                </a:lnTo>
                                <a:lnTo>
                                  <a:pt x="5610" y="1428"/>
                                </a:lnTo>
                                <a:lnTo>
                                  <a:pt x="5620" y="1398"/>
                                </a:lnTo>
                                <a:lnTo>
                                  <a:pt x="5620" y="1398"/>
                                </a:lnTo>
                                <a:lnTo>
                                  <a:pt x="5631" y="1368"/>
                                </a:lnTo>
                                <a:lnTo>
                                  <a:pt x="5631" y="1368"/>
                                </a:lnTo>
                                <a:lnTo>
                                  <a:pt x="5642" y="1428"/>
                                </a:lnTo>
                                <a:lnTo>
                                  <a:pt x="5642" y="1438"/>
                                </a:lnTo>
                                <a:lnTo>
                                  <a:pt x="5653" y="1398"/>
                                </a:lnTo>
                                <a:lnTo>
                                  <a:pt x="5653" y="1398"/>
                                </a:lnTo>
                                <a:lnTo>
                                  <a:pt x="5664" y="1308"/>
                                </a:lnTo>
                                <a:lnTo>
                                  <a:pt x="5664" y="1308"/>
                                </a:lnTo>
                                <a:lnTo>
                                  <a:pt x="5675" y="1148"/>
                                </a:lnTo>
                                <a:lnTo>
                                  <a:pt x="5675" y="1148"/>
                                </a:lnTo>
                                <a:lnTo>
                                  <a:pt x="5685" y="1048"/>
                                </a:lnTo>
                                <a:lnTo>
                                  <a:pt x="5685" y="1048"/>
                                </a:lnTo>
                                <a:lnTo>
                                  <a:pt x="5696" y="1028"/>
                                </a:lnTo>
                                <a:lnTo>
                                  <a:pt x="5696" y="1028"/>
                                </a:lnTo>
                                <a:lnTo>
                                  <a:pt x="5707" y="1188"/>
                                </a:lnTo>
                                <a:lnTo>
                                  <a:pt x="5707" y="1188"/>
                                </a:lnTo>
                                <a:lnTo>
                                  <a:pt x="5718" y="1907"/>
                                </a:lnTo>
                                <a:lnTo>
                                  <a:pt x="5718" y="1907"/>
                                </a:lnTo>
                                <a:lnTo>
                                  <a:pt x="5729" y="2277"/>
                                </a:lnTo>
                                <a:lnTo>
                                  <a:pt x="5729" y="2277"/>
                                </a:lnTo>
                                <a:lnTo>
                                  <a:pt x="5740" y="1797"/>
                                </a:lnTo>
                                <a:lnTo>
                                  <a:pt x="5740" y="1797"/>
                                </a:lnTo>
                                <a:lnTo>
                                  <a:pt x="5750" y="1278"/>
                                </a:lnTo>
                                <a:lnTo>
                                  <a:pt x="5750" y="1278"/>
                                </a:lnTo>
                                <a:lnTo>
                                  <a:pt x="5761" y="1068"/>
                                </a:lnTo>
                                <a:lnTo>
                                  <a:pt x="5761" y="1068"/>
                                </a:lnTo>
                                <a:lnTo>
                                  <a:pt x="5772" y="909"/>
                                </a:lnTo>
                                <a:lnTo>
                                  <a:pt x="5772" y="909"/>
                                </a:lnTo>
                                <a:lnTo>
                                  <a:pt x="5783" y="879"/>
                                </a:lnTo>
                                <a:lnTo>
                                  <a:pt x="5783" y="879"/>
                                </a:lnTo>
                                <a:lnTo>
                                  <a:pt x="5794" y="849"/>
                                </a:lnTo>
                                <a:lnTo>
                                  <a:pt x="5794" y="849"/>
                                </a:lnTo>
                                <a:lnTo>
                                  <a:pt x="5804" y="759"/>
                                </a:lnTo>
                                <a:lnTo>
                                  <a:pt x="5804" y="759"/>
                                </a:lnTo>
                                <a:lnTo>
                                  <a:pt x="5815" y="719"/>
                                </a:lnTo>
                                <a:lnTo>
                                  <a:pt x="5815" y="719"/>
                                </a:lnTo>
                                <a:lnTo>
                                  <a:pt x="5826" y="659"/>
                                </a:lnTo>
                                <a:lnTo>
                                  <a:pt x="5826" y="659"/>
                                </a:lnTo>
                                <a:lnTo>
                                  <a:pt x="5837" y="569"/>
                                </a:lnTo>
                                <a:lnTo>
                                  <a:pt x="5837" y="569"/>
                                </a:lnTo>
                                <a:lnTo>
                                  <a:pt x="5848" y="479"/>
                                </a:lnTo>
                                <a:lnTo>
                                  <a:pt x="5848" y="479"/>
                                </a:lnTo>
                                <a:lnTo>
                                  <a:pt x="5859" y="389"/>
                                </a:lnTo>
                                <a:lnTo>
                                  <a:pt x="5859" y="389"/>
                                </a:lnTo>
                                <a:lnTo>
                                  <a:pt x="5869" y="339"/>
                                </a:lnTo>
                                <a:lnTo>
                                  <a:pt x="5869" y="339"/>
                                </a:lnTo>
                                <a:lnTo>
                                  <a:pt x="5880" y="230"/>
                                </a:lnTo>
                                <a:lnTo>
                                  <a:pt x="5880" y="230"/>
                                </a:lnTo>
                                <a:lnTo>
                                  <a:pt x="5891" y="170"/>
                                </a:lnTo>
                                <a:lnTo>
                                  <a:pt x="5891" y="170"/>
                                </a:lnTo>
                                <a:lnTo>
                                  <a:pt x="5902" y="140"/>
                                </a:lnTo>
                                <a:lnTo>
                                  <a:pt x="5902" y="140"/>
                                </a:lnTo>
                                <a:lnTo>
                                  <a:pt x="5913" y="100"/>
                                </a:lnTo>
                                <a:lnTo>
                                  <a:pt x="5913" y="100"/>
                                </a:lnTo>
                                <a:lnTo>
                                  <a:pt x="5924" y="100"/>
                                </a:lnTo>
                                <a:lnTo>
                                  <a:pt x="5924" y="100"/>
                                </a:lnTo>
                                <a:lnTo>
                                  <a:pt x="5934" y="80"/>
                                </a:lnTo>
                                <a:lnTo>
                                  <a:pt x="5934" y="80"/>
                                </a:lnTo>
                                <a:lnTo>
                                  <a:pt x="5945" y="60"/>
                                </a:lnTo>
                                <a:lnTo>
                                  <a:pt x="5945" y="60"/>
                                </a:lnTo>
                                <a:lnTo>
                                  <a:pt x="5956" y="30"/>
                                </a:lnTo>
                                <a:lnTo>
                                  <a:pt x="5956" y="30"/>
                                </a:lnTo>
                                <a:lnTo>
                                  <a:pt x="5967" y="20"/>
                                </a:lnTo>
                                <a:lnTo>
                                  <a:pt x="5967" y="20"/>
                                </a:lnTo>
                                <a:lnTo>
                                  <a:pt x="5978" y="50"/>
                                </a:lnTo>
                                <a:lnTo>
                                  <a:pt x="5978" y="50"/>
                                </a:lnTo>
                                <a:lnTo>
                                  <a:pt x="5989" y="70"/>
                                </a:lnTo>
                                <a:lnTo>
                                  <a:pt x="5989" y="70"/>
                                </a:lnTo>
                                <a:lnTo>
                                  <a:pt x="5999" y="70"/>
                                </a:lnTo>
                                <a:lnTo>
                                  <a:pt x="5999" y="70"/>
                                </a:lnTo>
                                <a:lnTo>
                                  <a:pt x="6010" y="80"/>
                                </a:lnTo>
                                <a:lnTo>
                                  <a:pt x="6010" y="80"/>
                                </a:lnTo>
                                <a:lnTo>
                                  <a:pt x="6021" y="100"/>
                                </a:lnTo>
                                <a:lnTo>
                                  <a:pt x="6021" y="100"/>
                                </a:lnTo>
                                <a:lnTo>
                                  <a:pt x="6032" y="90"/>
                                </a:lnTo>
                                <a:lnTo>
                                  <a:pt x="6032" y="90"/>
                                </a:lnTo>
                                <a:lnTo>
                                  <a:pt x="6043" y="70"/>
                                </a:lnTo>
                                <a:lnTo>
                                  <a:pt x="6043" y="70"/>
                                </a:lnTo>
                                <a:lnTo>
                                  <a:pt x="6054" y="70"/>
                                </a:lnTo>
                                <a:lnTo>
                                  <a:pt x="6054" y="70"/>
                                </a:lnTo>
                                <a:lnTo>
                                  <a:pt x="6064" y="70"/>
                                </a:lnTo>
                                <a:lnTo>
                                  <a:pt x="6064" y="70"/>
                                </a:lnTo>
                                <a:lnTo>
                                  <a:pt x="6075" y="60"/>
                                </a:lnTo>
                                <a:lnTo>
                                  <a:pt x="6075" y="60"/>
                                </a:lnTo>
                                <a:lnTo>
                                  <a:pt x="6086" y="60"/>
                                </a:lnTo>
                                <a:lnTo>
                                  <a:pt x="6086" y="60"/>
                                </a:lnTo>
                                <a:lnTo>
                                  <a:pt x="6097" y="60"/>
                                </a:lnTo>
                                <a:lnTo>
                                  <a:pt x="6097" y="60"/>
                                </a:lnTo>
                                <a:lnTo>
                                  <a:pt x="6108" y="70"/>
                                </a:lnTo>
                                <a:lnTo>
                                  <a:pt x="6108" y="70"/>
                                </a:lnTo>
                                <a:lnTo>
                                  <a:pt x="6119" y="90"/>
                                </a:lnTo>
                                <a:lnTo>
                                  <a:pt x="6119" y="90"/>
                                </a:lnTo>
                                <a:lnTo>
                                  <a:pt x="6129" y="160"/>
                                </a:lnTo>
                                <a:lnTo>
                                  <a:pt x="6129" y="160"/>
                                </a:lnTo>
                                <a:lnTo>
                                  <a:pt x="6140" y="249"/>
                                </a:lnTo>
                                <a:lnTo>
                                  <a:pt x="6140" y="249"/>
                                </a:lnTo>
                                <a:lnTo>
                                  <a:pt x="6151" y="349"/>
                                </a:lnTo>
                                <a:lnTo>
                                  <a:pt x="6151" y="349"/>
                                </a:lnTo>
                                <a:lnTo>
                                  <a:pt x="6162" y="509"/>
                                </a:lnTo>
                                <a:lnTo>
                                  <a:pt x="6162" y="509"/>
                                </a:lnTo>
                                <a:lnTo>
                                  <a:pt x="6173" y="719"/>
                                </a:lnTo>
                                <a:lnTo>
                                  <a:pt x="6173" y="739"/>
                                </a:lnTo>
                                <a:lnTo>
                                  <a:pt x="6184" y="569"/>
                                </a:lnTo>
                                <a:lnTo>
                                  <a:pt x="6184" y="569"/>
                                </a:lnTo>
                                <a:lnTo>
                                  <a:pt x="6194" y="439"/>
                                </a:lnTo>
                                <a:lnTo>
                                  <a:pt x="6194" y="439"/>
                                </a:lnTo>
                                <a:lnTo>
                                  <a:pt x="6205" y="489"/>
                                </a:lnTo>
                                <a:lnTo>
                                  <a:pt x="6205" y="489"/>
                                </a:lnTo>
                                <a:lnTo>
                                  <a:pt x="6216" y="659"/>
                                </a:lnTo>
                                <a:lnTo>
                                  <a:pt x="6216" y="659"/>
                                </a:lnTo>
                                <a:lnTo>
                                  <a:pt x="6227" y="1028"/>
                                </a:lnTo>
                                <a:lnTo>
                                  <a:pt x="6227" y="1028"/>
                                </a:lnTo>
                                <a:lnTo>
                                  <a:pt x="6238" y="1338"/>
                                </a:lnTo>
                                <a:lnTo>
                                  <a:pt x="6238" y="1368"/>
                                </a:lnTo>
                                <a:lnTo>
                                  <a:pt x="6249" y="1338"/>
                                </a:lnTo>
                                <a:lnTo>
                                  <a:pt x="6249" y="1338"/>
                                </a:lnTo>
                                <a:lnTo>
                                  <a:pt x="6259" y="969"/>
                                </a:lnTo>
                                <a:lnTo>
                                  <a:pt x="6259" y="969"/>
                                </a:lnTo>
                                <a:lnTo>
                                  <a:pt x="6270" y="599"/>
                                </a:lnTo>
                                <a:lnTo>
                                  <a:pt x="6270" y="599"/>
                                </a:lnTo>
                                <a:lnTo>
                                  <a:pt x="6281" y="439"/>
                                </a:lnTo>
                                <a:lnTo>
                                  <a:pt x="6281" y="439"/>
                                </a:lnTo>
                                <a:lnTo>
                                  <a:pt x="6292" y="389"/>
                                </a:lnTo>
                                <a:lnTo>
                                  <a:pt x="6292" y="389"/>
                                </a:lnTo>
                                <a:lnTo>
                                  <a:pt x="6303" y="369"/>
                                </a:lnTo>
                                <a:lnTo>
                                  <a:pt x="6303" y="369"/>
                                </a:lnTo>
                                <a:lnTo>
                                  <a:pt x="6314" y="419"/>
                                </a:lnTo>
                                <a:lnTo>
                                  <a:pt x="6314" y="419"/>
                                </a:lnTo>
                                <a:lnTo>
                                  <a:pt x="6324" y="469"/>
                                </a:lnTo>
                                <a:lnTo>
                                  <a:pt x="6324" y="469"/>
                                </a:lnTo>
                                <a:lnTo>
                                  <a:pt x="6335" y="419"/>
                                </a:lnTo>
                                <a:lnTo>
                                  <a:pt x="6335" y="419"/>
                                </a:lnTo>
                                <a:lnTo>
                                  <a:pt x="6346" y="459"/>
                                </a:lnTo>
                                <a:lnTo>
                                  <a:pt x="6346" y="459"/>
                                </a:lnTo>
                                <a:lnTo>
                                  <a:pt x="6357" y="619"/>
                                </a:lnTo>
                                <a:lnTo>
                                  <a:pt x="6357" y="619"/>
                                </a:lnTo>
                                <a:lnTo>
                                  <a:pt x="6368" y="1068"/>
                                </a:lnTo>
                                <a:lnTo>
                                  <a:pt x="6368" y="1068"/>
                                </a:lnTo>
                                <a:lnTo>
                                  <a:pt x="6378" y="1977"/>
                                </a:lnTo>
                                <a:lnTo>
                                  <a:pt x="6378" y="1977"/>
                                </a:lnTo>
                                <a:lnTo>
                                  <a:pt x="6389" y="2566"/>
                                </a:lnTo>
                                <a:lnTo>
                                  <a:pt x="6389" y="2666"/>
                                </a:lnTo>
                                <a:lnTo>
                                  <a:pt x="6400" y="2506"/>
                                </a:lnTo>
                                <a:lnTo>
                                  <a:pt x="6400" y="2506"/>
                                </a:lnTo>
                                <a:lnTo>
                                  <a:pt x="6411" y="2077"/>
                                </a:lnTo>
                                <a:lnTo>
                                  <a:pt x="6411" y="2077"/>
                                </a:lnTo>
                                <a:lnTo>
                                  <a:pt x="6422" y="1817"/>
                                </a:lnTo>
                                <a:lnTo>
                                  <a:pt x="6422" y="1817"/>
                                </a:lnTo>
                                <a:lnTo>
                                  <a:pt x="6433" y="1308"/>
                                </a:lnTo>
                                <a:lnTo>
                                  <a:pt x="6433" y="1308"/>
                                </a:lnTo>
                                <a:lnTo>
                                  <a:pt x="6443" y="1008"/>
                                </a:lnTo>
                                <a:lnTo>
                                  <a:pt x="6443" y="1008"/>
                                </a:lnTo>
                                <a:lnTo>
                                  <a:pt x="6454" y="879"/>
                                </a:lnTo>
                                <a:lnTo>
                                  <a:pt x="6454" y="879"/>
                                </a:lnTo>
                                <a:lnTo>
                                  <a:pt x="6465" y="729"/>
                                </a:lnTo>
                                <a:lnTo>
                                  <a:pt x="6465" y="729"/>
                                </a:lnTo>
                                <a:lnTo>
                                  <a:pt x="6476" y="589"/>
                                </a:lnTo>
                                <a:lnTo>
                                  <a:pt x="6476" y="589"/>
                                </a:lnTo>
                                <a:lnTo>
                                  <a:pt x="6487" y="469"/>
                                </a:lnTo>
                                <a:lnTo>
                                  <a:pt x="6487" y="469"/>
                                </a:lnTo>
                                <a:lnTo>
                                  <a:pt x="6498" y="299"/>
                                </a:lnTo>
                                <a:lnTo>
                                  <a:pt x="6498" y="299"/>
                                </a:lnTo>
                                <a:lnTo>
                                  <a:pt x="6508" y="180"/>
                                </a:lnTo>
                                <a:lnTo>
                                  <a:pt x="6508" y="180"/>
                                </a:lnTo>
                                <a:lnTo>
                                  <a:pt x="6519" y="110"/>
                                </a:lnTo>
                                <a:lnTo>
                                  <a:pt x="6519" y="110"/>
                                </a:lnTo>
                                <a:lnTo>
                                  <a:pt x="6530" y="70"/>
                                </a:lnTo>
                                <a:lnTo>
                                  <a:pt x="6530" y="70"/>
                                </a:lnTo>
                                <a:lnTo>
                                  <a:pt x="6541" y="60"/>
                                </a:lnTo>
                                <a:lnTo>
                                  <a:pt x="6541" y="60"/>
                                </a:lnTo>
                                <a:lnTo>
                                  <a:pt x="6552" y="70"/>
                                </a:lnTo>
                                <a:lnTo>
                                  <a:pt x="6552" y="70"/>
                                </a:lnTo>
                                <a:lnTo>
                                  <a:pt x="6563" y="120"/>
                                </a:lnTo>
                                <a:lnTo>
                                  <a:pt x="6563" y="120"/>
                                </a:lnTo>
                                <a:lnTo>
                                  <a:pt x="6573" y="289"/>
                                </a:lnTo>
                                <a:lnTo>
                                  <a:pt x="6573" y="289"/>
                                </a:lnTo>
                                <a:lnTo>
                                  <a:pt x="6584" y="439"/>
                                </a:lnTo>
                                <a:lnTo>
                                  <a:pt x="6584" y="439"/>
                                </a:lnTo>
                                <a:lnTo>
                                  <a:pt x="6595" y="459"/>
                                </a:lnTo>
                                <a:lnTo>
                                  <a:pt x="6595" y="459"/>
                                </a:lnTo>
                                <a:lnTo>
                                  <a:pt x="6606" y="729"/>
                                </a:lnTo>
                                <a:lnTo>
                                  <a:pt x="6606" y="729"/>
                                </a:lnTo>
                                <a:lnTo>
                                  <a:pt x="6617" y="1068"/>
                                </a:lnTo>
                                <a:lnTo>
                                  <a:pt x="6617" y="1068"/>
                                </a:lnTo>
                                <a:lnTo>
                                  <a:pt x="6628" y="959"/>
                                </a:lnTo>
                                <a:lnTo>
                                  <a:pt x="6628" y="959"/>
                                </a:lnTo>
                                <a:lnTo>
                                  <a:pt x="6638" y="539"/>
                                </a:lnTo>
                                <a:lnTo>
                                  <a:pt x="6638" y="539"/>
                                </a:lnTo>
                                <a:lnTo>
                                  <a:pt x="6649" y="180"/>
                                </a:lnTo>
                                <a:lnTo>
                                  <a:pt x="6649" y="180"/>
                                </a:lnTo>
                                <a:lnTo>
                                  <a:pt x="6660" y="70"/>
                                </a:lnTo>
                                <a:lnTo>
                                  <a:pt x="6660" y="70"/>
                                </a:lnTo>
                                <a:lnTo>
                                  <a:pt x="6671" y="40"/>
                                </a:lnTo>
                                <a:lnTo>
                                  <a:pt x="6671" y="50"/>
                                </a:lnTo>
                                <a:lnTo>
                                  <a:pt x="6682" y="110"/>
                                </a:lnTo>
                                <a:lnTo>
                                  <a:pt x="6682" y="110"/>
                                </a:lnTo>
                                <a:lnTo>
                                  <a:pt x="6693" y="160"/>
                                </a:lnTo>
                                <a:lnTo>
                                  <a:pt x="6693" y="180"/>
                                </a:lnTo>
                                <a:lnTo>
                                  <a:pt x="6703" y="150"/>
                                </a:lnTo>
                                <a:lnTo>
                                  <a:pt x="6703" y="150"/>
                                </a:lnTo>
                                <a:lnTo>
                                  <a:pt x="6714" y="80"/>
                                </a:lnTo>
                                <a:lnTo>
                                  <a:pt x="6714" y="80"/>
                                </a:lnTo>
                                <a:lnTo>
                                  <a:pt x="6725" y="60"/>
                                </a:lnTo>
                                <a:lnTo>
                                  <a:pt x="6725" y="60"/>
                                </a:lnTo>
                                <a:lnTo>
                                  <a:pt x="6736" y="70"/>
                                </a:lnTo>
                                <a:lnTo>
                                  <a:pt x="6736" y="70"/>
                                </a:lnTo>
                                <a:lnTo>
                                  <a:pt x="6747" y="130"/>
                                </a:lnTo>
                                <a:lnTo>
                                  <a:pt x="6747" y="130"/>
                                </a:lnTo>
                                <a:lnTo>
                                  <a:pt x="6758" y="200"/>
                                </a:lnTo>
                                <a:lnTo>
                                  <a:pt x="6758" y="200"/>
                                </a:lnTo>
                                <a:lnTo>
                                  <a:pt x="6768" y="319"/>
                                </a:lnTo>
                                <a:lnTo>
                                  <a:pt x="6768" y="319"/>
                                </a:lnTo>
                                <a:lnTo>
                                  <a:pt x="6779" y="849"/>
                                </a:lnTo>
                                <a:lnTo>
                                  <a:pt x="6779" y="849"/>
                                </a:lnTo>
                                <a:lnTo>
                                  <a:pt x="6790" y="1188"/>
                                </a:lnTo>
                                <a:lnTo>
                                  <a:pt x="6790" y="1188"/>
                                </a:lnTo>
                                <a:lnTo>
                                  <a:pt x="6801" y="1088"/>
                                </a:lnTo>
                                <a:lnTo>
                                  <a:pt x="6801" y="1088"/>
                                </a:lnTo>
                                <a:lnTo>
                                  <a:pt x="6812" y="709"/>
                                </a:lnTo>
                                <a:lnTo>
                                  <a:pt x="6812" y="709"/>
                                </a:lnTo>
                                <a:lnTo>
                                  <a:pt x="6823" y="299"/>
                                </a:lnTo>
                                <a:lnTo>
                                  <a:pt x="6823" y="299"/>
                                </a:lnTo>
                                <a:lnTo>
                                  <a:pt x="6833" y="220"/>
                                </a:lnTo>
                                <a:lnTo>
                                  <a:pt x="6833" y="220"/>
                                </a:lnTo>
                                <a:lnTo>
                                  <a:pt x="6844" y="239"/>
                                </a:lnTo>
                                <a:lnTo>
                                  <a:pt x="6844" y="230"/>
                                </a:lnTo>
                                <a:lnTo>
                                  <a:pt x="6855" y="110"/>
                                </a:lnTo>
                                <a:lnTo>
                                  <a:pt x="6855" y="220"/>
                                </a:lnTo>
                                <a:lnTo>
                                  <a:pt x="6866" y="519"/>
                                </a:lnTo>
                                <a:lnTo>
                                  <a:pt x="6866" y="559"/>
                                </a:lnTo>
                                <a:lnTo>
                                  <a:pt x="6877" y="509"/>
                                </a:lnTo>
                                <a:lnTo>
                                  <a:pt x="6877" y="509"/>
                                </a:lnTo>
                                <a:lnTo>
                                  <a:pt x="6887" y="339"/>
                                </a:lnTo>
                                <a:lnTo>
                                  <a:pt x="6887" y="339"/>
                                </a:lnTo>
                                <a:lnTo>
                                  <a:pt x="6898" y="230"/>
                                </a:lnTo>
                                <a:lnTo>
                                  <a:pt x="6898" y="230"/>
                                </a:lnTo>
                                <a:lnTo>
                                  <a:pt x="6909" y="140"/>
                                </a:lnTo>
                                <a:lnTo>
                                  <a:pt x="6909" y="140"/>
                                </a:lnTo>
                                <a:lnTo>
                                  <a:pt x="6920" y="100"/>
                                </a:lnTo>
                                <a:lnTo>
                                  <a:pt x="6920" y="100"/>
                                </a:lnTo>
                                <a:lnTo>
                                  <a:pt x="6931" y="80"/>
                                </a:lnTo>
                                <a:lnTo>
                                  <a:pt x="6931" y="80"/>
                                </a:lnTo>
                                <a:lnTo>
                                  <a:pt x="6942" y="80"/>
                                </a:lnTo>
                                <a:lnTo>
                                  <a:pt x="6942" y="80"/>
                                </a:lnTo>
                                <a:lnTo>
                                  <a:pt x="6952" y="90"/>
                                </a:lnTo>
                                <a:lnTo>
                                  <a:pt x="6952" y="90"/>
                                </a:lnTo>
                                <a:lnTo>
                                  <a:pt x="6963" y="80"/>
                                </a:lnTo>
                                <a:lnTo>
                                  <a:pt x="6963" y="70"/>
                                </a:lnTo>
                                <a:lnTo>
                                  <a:pt x="6974" y="80"/>
                                </a:lnTo>
                                <a:lnTo>
                                  <a:pt x="6974" y="80"/>
                                </a:lnTo>
                                <a:lnTo>
                                  <a:pt x="6985" y="60"/>
                                </a:lnTo>
                                <a:lnTo>
                                  <a:pt x="6985" y="70"/>
                                </a:lnTo>
                                <a:lnTo>
                                  <a:pt x="6996" y="190"/>
                                </a:lnTo>
                                <a:lnTo>
                                  <a:pt x="6996" y="190"/>
                                </a:lnTo>
                                <a:lnTo>
                                  <a:pt x="7007" y="259"/>
                                </a:lnTo>
                                <a:lnTo>
                                  <a:pt x="7007" y="259"/>
                                </a:lnTo>
                                <a:lnTo>
                                  <a:pt x="7017" y="299"/>
                                </a:lnTo>
                                <a:lnTo>
                                  <a:pt x="7017" y="299"/>
                                </a:lnTo>
                                <a:lnTo>
                                  <a:pt x="7028" y="489"/>
                                </a:lnTo>
                                <a:lnTo>
                                  <a:pt x="7028" y="489"/>
                                </a:lnTo>
                                <a:lnTo>
                                  <a:pt x="7039" y="569"/>
                                </a:lnTo>
                                <a:lnTo>
                                  <a:pt x="7039" y="569"/>
                                </a:lnTo>
                                <a:lnTo>
                                  <a:pt x="7050" y="319"/>
                                </a:lnTo>
                                <a:lnTo>
                                  <a:pt x="7050" y="319"/>
                                </a:lnTo>
                                <a:lnTo>
                                  <a:pt x="7061" y="150"/>
                                </a:lnTo>
                                <a:lnTo>
                                  <a:pt x="7061" y="150"/>
                                </a:lnTo>
                                <a:lnTo>
                                  <a:pt x="7072" y="130"/>
                                </a:lnTo>
                                <a:lnTo>
                                  <a:pt x="7072" y="140"/>
                                </a:lnTo>
                                <a:lnTo>
                                  <a:pt x="7082" y="259"/>
                                </a:lnTo>
                                <a:lnTo>
                                  <a:pt x="7082" y="259"/>
                                </a:lnTo>
                                <a:lnTo>
                                  <a:pt x="7093" y="230"/>
                                </a:lnTo>
                                <a:lnTo>
                                  <a:pt x="7093" y="220"/>
                                </a:lnTo>
                                <a:lnTo>
                                  <a:pt x="7104" y="259"/>
                                </a:lnTo>
                                <a:lnTo>
                                  <a:pt x="7104" y="259"/>
                                </a:lnTo>
                                <a:lnTo>
                                  <a:pt x="7115" y="339"/>
                                </a:lnTo>
                                <a:lnTo>
                                  <a:pt x="7115" y="339"/>
                                </a:lnTo>
                                <a:lnTo>
                                  <a:pt x="7126" y="230"/>
                                </a:lnTo>
                                <a:lnTo>
                                  <a:pt x="7126" y="230"/>
                                </a:lnTo>
                                <a:lnTo>
                                  <a:pt x="7137" y="140"/>
                                </a:lnTo>
                                <a:lnTo>
                                  <a:pt x="7137" y="140"/>
                                </a:lnTo>
                                <a:lnTo>
                                  <a:pt x="7147" y="110"/>
                                </a:lnTo>
                                <a:lnTo>
                                  <a:pt x="7147" y="110"/>
                                </a:lnTo>
                                <a:lnTo>
                                  <a:pt x="7158" y="90"/>
                                </a:lnTo>
                                <a:lnTo>
                                  <a:pt x="7158" y="90"/>
                                </a:lnTo>
                                <a:lnTo>
                                  <a:pt x="7169" y="80"/>
                                </a:lnTo>
                                <a:lnTo>
                                  <a:pt x="7169" y="90"/>
                                </a:lnTo>
                                <a:lnTo>
                                  <a:pt x="7180" y="100"/>
                                </a:lnTo>
                                <a:lnTo>
                                  <a:pt x="7180" y="100"/>
                                </a:lnTo>
                                <a:lnTo>
                                  <a:pt x="7191" y="210"/>
                                </a:lnTo>
                                <a:lnTo>
                                  <a:pt x="7191" y="210"/>
                                </a:lnTo>
                                <a:lnTo>
                                  <a:pt x="7202" y="279"/>
                                </a:lnTo>
                                <a:lnTo>
                                  <a:pt x="7202" y="249"/>
                                </a:lnTo>
                                <a:lnTo>
                                  <a:pt x="7212" y="130"/>
                                </a:lnTo>
                                <a:lnTo>
                                  <a:pt x="7212" y="130"/>
                                </a:lnTo>
                                <a:lnTo>
                                  <a:pt x="7223" y="50"/>
                                </a:lnTo>
                                <a:lnTo>
                                  <a:pt x="7223" y="50"/>
                                </a:lnTo>
                                <a:lnTo>
                                  <a:pt x="7234" y="40"/>
                                </a:lnTo>
                                <a:lnTo>
                                  <a:pt x="7234" y="40"/>
                                </a:lnTo>
                                <a:lnTo>
                                  <a:pt x="7245" y="50"/>
                                </a:lnTo>
                                <a:lnTo>
                                  <a:pt x="7245" y="50"/>
                                </a:lnTo>
                                <a:lnTo>
                                  <a:pt x="7256" y="40"/>
                                </a:lnTo>
                                <a:lnTo>
                                  <a:pt x="7256" y="40"/>
                                </a:lnTo>
                                <a:lnTo>
                                  <a:pt x="7267" y="50"/>
                                </a:lnTo>
                                <a:lnTo>
                                  <a:pt x="7267" y="50"/>
                                </a:lnTo>
                                <a:lnTo>
                                  <a:pt x="7277" y="80"/>
                                </a:lnTo>
                                <a:lnTo>
                                  <a:pt x="7277" y="80"/>
                                </a:lnTo>
                                <a:lnTo>
                                  <a:pt x="7288" y="80"/>
                                </a:lnTo>
                                <a:lnTo>
                                  <a:pt x="7288" y="80"/>
                                </a:lnTo>
                                <a:lnTo>
                                  <a:pt x="7299" y="40"/>
                                </a:lnTo>
                                <a:lnTo>
                                  <a:pt x="7299" y="40"/>
                                </a:lnTo>
                                <a:lnTo>
                                  <a:pt x="7310" y="20"/>
                                </a:lnTo>
                                <a:lnTo>
                                  <a:pt x="7310" y="20"/>
                                </a:lnTo>
                                <a:lnTo>
                                  <a:pt x="7321" y="20"/>
                                </a:lnTo>
                                <a:lnTo>
                                  <a:pt x="7321" y="20"/>
                                </a:lnTo>
                                <a:lnTo>
                                  <a:pt x="7332" y="60"/>
                                </a:lnTo>
                                <a:lnTo>
                                  <a:pt x="7332" y="60"/>
                                </a:lnTo>
                                <a:lnTo>
                                  <a:pt x="7342" y="130"/>
                                </a:lnTo>
                                <a:lnTo>
                                  <a:pt x="7342" y="130"/>
                                </a:lnTo>
                                <a:lnTo>
                                  <a:pt x="7353" y="220"/>
                                </a:lnTo>
                                <a:lnTo>
                                  <a:pt x="7353" y="259"/>
                                </a:lnTo>
                                <a:lnTo>
                                  <a:pt x="7364" y="210"/>
                                </a:lnTo>
                                <a:lnTo>
                                  <a:pt x="7364" y="210"/>
                                </a:lnTo>
                                <a:lnTo>
                                  <a:pt x="7375" y="70"/>
                                </a:lnTo>
                                <a:lnTo>
                                  <a:pt x="7375" y="70"/>
                                </a:lnTo>
                                <a:lnTo>
                                  <a:pt x="7386" y="30"/>
                                </a:lnTo>
                                <a:lnTo>
                                  <a:pt x="7386" y="30"/>
                                </a:lnTo>
                                <a:lnTo>
                                  <a:pt x="7397" y="20"/>
                                </a:lnTo>
                                <a:lnTo>
                                  <a:pt x="7397" y="20"/>
                                </a:lnTo>
                                <a:lnTo>
                                  <a:pt x="7407" y="40"/>
                                </a:lnTo>
                                <a:lnTo>
                                  <a:pt x="7407" y="40"/>
                                </a:lnTo>
                                <a:lnTo>
                                  <a:pt x="7418" y="50"/>
                                </a:lnTo>
                                <a:lnTo>
                                  <a:pt x="7418" y="50"/>
                                </a:lnTo>
                                <a:lnTo>
                                  <a:pt x="7429" y="100"/>
                                </a:lnTo>
                                <a:lnTo>
                                  <a:pt x="7429" y="120"/>
                                </a:lnTo>
                                <a:lnTo>
                                  <a:pt x="7440" y="90"/>
                                </a:lnTo>
                                <a:lnTo>
                                  <a:pt x="7440" y="90"/>
                                </a:lnTo>
                                <a:lnTo>
                                  <a:pt x="7451" y="20"/>
                                </a:lnTo>
                                <a:lnTo>
                                  <a:pt x="7451" y="10"/>
                                </a:lnTo>
                                <a:lnTo>
                                  <a:pt x="7461" y="30"/>
                                </a:lnTo>
                                <a:lnTo>
                                  <a:pt x="7461" y="30"/>
                                </a:lnTo>
                                <a:lnTo>
                                  <a:pt x="7472" y="110"/>
                                </a:lnTo>
                                <a:lnTo>
                                  <a:pt x="7472" y="110"/>
                                </a:lnTo>
                                <a:lnTo>
                                  <a:pt x="7483" y="140"/>
                                </a:lnTo>
                                <a:lnTo>
                                  <a:pt x="7483" y="140"/>
                                </a:lnTo>
                                <a:lnTo>
                                  <a:pt x="7494" y="180"/>
                                </a:lnTo>
                                <a:lnTo>
                                  <a:pt x="7494" y="180"/>
                                </a:lnTo>
                                <a:lnTo>
                                  <a:pt x="7505" y="90"/>
                                </a:lnTo>
                                <a:lnTo>
                                  <a:pt x="7505" y="90"/>
                                </a:lnTo>
                                <a:lnTo>
                                  <a:pt x="7516" y="0"/>
                                </a:lnTo>
                                <a:lnTo>
                                  <a:pt x="7516" y="0"/>
                                </a:lnTo>
                                <a:lnTo>
                                  <a:pt x="7526" y="20"/>
                                </a:lnTo>
                                <a:lnTo>
                                  <a:pt x="7526" y="20"/>
                                </a:lnTo>
                                <a:lnTo>
                                  <a:pt x="7537" y="30"/>
                                </a:lnTo>
                                <a:lnTo>
                                  <a:pt x="7537" y="20"/>
                                </a:lnTo>
                                <a:lnTo>
                                  <a:pt x="7548" y="20"/>
                                </a:lnTo>
                                <a:lnTo>
                                  <a:pt x="7548" y="20"/>
                                </a:lnTo>
                                <a:lnTo>
                                  <a:pt x="7559" y="30"/>
                                </a:lnTo>
                                <a:lnTo>
                                  <a:pt x="7559" y="30"/>
                                </a:lnTo>
                                <a:lnTo>
                                  <a:pt x="7570" y="20"/>
                                </a:lnTo>
                                <a:lnTo>
                                  <a:pt x="7570" y="20"/>
                                </a:lnTo>
                                <a:lnTo>
                                  <a:pt x="7581" y="20"/>
                                </a:lnTo>
                                <a:lnTo>
                                  <a:pt x="7581" y="20"/>
                                </a:lnTo>
                                <a:lnTo>
                                  <a:pt x="7591" y="20"/>
                                </a:lnTo>
                                <a:lnTo>
                                  <a:pt x="7591" y="20"/>
                                </a:lnTo>
                                <a:lnTo>
                                  <a:pt x="7602" y="10"/>
                                </a:lnTo>
                                <a:lnTo>
                                  <a:pt x="7602" y="10"/>
                                </a:lnTo>
                                <a:lnTo>
                                  <a:pt x="7613" y="10"/>
                                </a:lnTo>
                                <a:lnTo>
                                  <a:pt x="7613" y="10"/>
                                </a:lnTo>
                                <a:lnTo>
                                  <a:pt x="7624" y="10"/>
                                </a:lnTo>
                                <a:lnTo>
                                  <a:pt x="7624" y="10"/>
                                </a:lnTo>
                                <a:lnTo>
                                  <a:pt x="7635" y="10"/>
                                </a:lnTo>
                              </a:path>
                            </a:pathLst>
                          </a:custGeom>
                          <a:noFill/>
                          <a:ln w="9360" cap="sq">
                            <a:solidFill>
                              <a:srgbClr val="808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50" name="Text Box 51"/>
                        <wps:cNvSpPr txBox="1">
                          <a:spLocks noChangeArrowheads="1"/>
                        </wps:cNvSpPr>
                        <wps:spPr bwMode="auto">
                          <a:xfrm>
                            <a:off x="1302"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wps:txbx>
                        <wps:bodyPr rot="0" vert="horz" wrap="square" lIns="0" tIns="0" rIns="0" bIns="0" anchor="t" anchorCtr="0">
                          <a:noAutofit/>
                        </wps:bodyPr>
                      </wps:wsp>
                      <wps:wsp>
                        <wps:cNvPr id="51" name="Line 52"/>
                        <wps:cNvCnPr>
                          <a:cxnSpLocks noChangeShapeType="1"/>
                        </wps:cNvCnPr>
                        <wps:spPr bwMode="auto">
                          <a:xfrm flipV="1">
                            <a:off x="1413" y="190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 name="Text Box 53"/>
                        <wps:cNvSpPr txBox="1">
                          <a:spLocks noChangeArrowheads="1"/>
                        </wps:cNvSpPr>
                        <wps:spPr bwMode="auto">
                          <a:xfrm>
                            <a:off x="1505" y="105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wps:txbx>
                        <wps:bodyPr rot="0" vert="horz" wrap="square" lIns="0" tIns="0" rIns="0" bIns="0" anchor="t" anchorCtr="0">
                          <a:noAutofit/>
                        </wps:bodyPr>
                      </wps:wsp>
                      <wps:wsp>
                        <wps:cNvPr id="53" name="Line 54"/>
                        <wps:cNvCnPr>
                          <a:cxnSpLocks noChangeShapeType="1"/>
                        </wps:cNvCnPr>
                        <wps:spPr bwMode="auto">
                          <a:xfrm flipV="1">
                            <a:off x="1615" y="969"/>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Text Box 55"/>
                        <wps:cNvSpPr txBox="1">
                          <a:spLocks noChangeArrowheads="1"/>
                        </wps:cNvSpPr>
                        <wps:spPr bwMode="auto">
                          <a:xfrm>
                            <a:off x="1567" y="116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wps:txbx>
                        <wps:bodyPr rot="0" vert="horz" wrap="square" lIns="0" tIns="0" rIns="0" bIns="0" anchor="t" anchorCtr="0">
                          <a:noAutofit/>
                        </wps:bodyPr>
                      </wps:wsp>
                      <wps:wsp>
                        <wps:cNvPr id="55" name="Line 56"/>
                        <wps:cNvCnPr>
                          <a:cxnSpLocks noChangeShapeType="1"/>
                        </wps:cNvCnPr>
                        <wps:spPr bwMode="auto">
                          <a:xfrm flipV="1">
                            <a:off x="1677" y="953"/>
                            <a:ext cx="0" cy="20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 name="Text Box 57"/>
                        <wps:cNvSpPr txBox="1">
                          <a:spLocks noChangeArrowheads="1"/>
                        </wps:cNvSpPr>
                        <wps:spPr bwMode="auto">
                          <a:xfrm>
                            <a:off x="1645" y="127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wps:txbx>
                        <wps:bodyPr rot="0" vert="horz" wrap="square" lIns="0" tIns="0" rIns="0" bIns="0" anchor="t" anchorCtr="0">
                          <a:noAutofit/>
                        </wps:bodyPr>
                      </wps:wsp>
                      <wps:wsp>
                        <wps:cNvPr id="57" name="Line 58"/>
                        <wps:cNvCnPr>
                          <a:cxnSpLocks noChangeShapeType="1"/>
                        </wps:cNvCnPr>
                        <wps:spPr bwMode="auto">
                          <a:xfrm flipV="1">
                            <a:off x="1756" y="953"/>
                            <a:ext cx="0" cy="3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 name="Text Box 59"/>
                        <wps:cNvSpPr txBox="1">
                          <a:spLocks noChangeArrowheads="1"/>
                        </wps:cNvSpPr>
                        <wps:spPr bwMode="auto">
                          <a:xfrm>
                            <a:off x="1751"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wps:txbx>
                        <wps:bodyPr rot="0" vert="horz" wrap="square" lIns="0" tIns="0" rIns="0" bIns="0" anchor="t" anchorCtr="0">
                          <a:noAutofit/>
                        </wps:bodyPr>
                      </wps:wsp>
                      <wps:wsp>
                        <wps:cNvPr id="59" name="Line 60"/>
                        <wps:cNvCnPr>
                          <a:cxnSpLocks noChangeShapeType="1"/>
                        </wps:cNvCnPr>
                        <wps:spPr bwMode="auto">
                          <a:xfrm flipV="1">
                            <a:off x="1861" y="156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 name="Text Box 61"/>
                        <wps:cNvSpPr txBox="1">
                          <a:spLocks noChangeArrowheads="1"/>
                        </wps:cNvSpPr>
                        <wps:spPr bwMode="auto">
                          <a:xfrm>
                            <a:off x="1829" y="139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wps:txbx>
                        <wps:bodyPr rot="0" vert="horz" wrap="square" lIns="0" tIns="0" rIns="0" bIns="0" anchor="t" anchorCtr="0">
                          <a:noAutofit/>
                        </wps:bodyPr>
                      </wps:wsp>
                      <wps:wsp>
                        <wps:cNvPr id="61" name="Line 62"/>
                        <wps:cNvCnPr>
                          <a:cxnSpLocks noChangeShapeType="1"/>
                        </wps:cNvCnPr>
                        <wps:spPr bwMode="auto">
                          <a:xfrm flipV="1">
                            <a:off x="1940" y="1010"/>
                            <a:ext cx="0" cy="37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Text Box 63"/>
                        <wps:cNvSpPr txBox="1">
                          <a:spLocks noChangeArrowheads="1"/>
                        </wps:cNvSpPr>
                        <wps:spPr bwMode="auto">
                          <a:xfrm>
                            <a:off x="3700" y="241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wps:txbx>
                        <wps:bodyPr rot="0" vert="horz" wrap="square" lIns="0" tIns="0" rIns="0" bIns="0" anchor="t" anchorCtr="0">
                          <a:noAutofit/>
                        </wps:bodyPr>
                      </wps:wsp>
                      <wps:wsp>
                        <wps:cNvPr id="63" name="Line 64"/>
                        <wps:cNvCnPr>
                          <a:cxnSpLocks noChangeShapeType="1"/>
                        </wps:cNvCnPr>
                        <wps:spPr bwMode="auto">
                          <a:xfrm flipV="1">
                            <a:off x="3810" y="2338"/>
                            <a:ext cx="0" cy="6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Text Box 65"/>
                        <wps:cNvSpPr txBox="1">
                          <a:spLocks noChangeArrowheads="1"/>
                        </wps:cNvSpPr>
                        <wps:spPr bwMode="auto">
                          <a:xfrm>
                            <a:off x="3788" y="252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wps:txbx>
                        <wps:bodyPr rot="0" vert="horz" wrap="square" lIns="0" tIns="0" rIns="0" bIns="0" anchor="t" anchorCtr="0">
                          <a:noAutofit/>
                        </wps:bodyPr>
                      </wps:wsp>
                      <wps:wsp>
                        <wps:cNvPr id="65" name="Line 66"/>
                        <wps:cNvCnPr>
                          <a:cxnSpLocks noChangeShapeType="1"/>
                        </wps:cNvCnPr>
                        <wps:spPr bwMode="auto">
                          <a:xfrm flipV="1">
                            <a:off x="3898" y="244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Text Box 67"/>
                        <wps:cNvSpPr txBox="1">
                          <a:spLocks noChangeArrowheads="1"/>
                        </wps:cNvSpPr>
                        <wps:spPr bwMode="auto">
                          <a:xfrm>
                            <a:off x="391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wps:txbx>
                        <wps:bodyPr rot="0" vert="horz" wrap="square" lIns="0" tIns="0" rIns="0" bIns="0" anchor="t" anchorCtr="0">
                          <a:noAutofit/>
                        </wps:bodyPr>
                      </wps:wsp>
                      <wps:wsp>
                        <wps:cNvPr id="67" name="Line 68"/>
                        <wps:cNvCnPr>
                          <a:cxnSpLocks noChangeShapeType="1"/>
                        </wps:cNvCnPr>
                        <wps:spPr bwMode="auto">
                          <a:xfrm flipV="1">
                            <a:off x="4030" y="1788"/>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Text Box 69"/>
                        <wps:cNvSpPr txBox="1">
                          <a:spLocks noChangeArrowheads="1"/>
                        </wps:cNvSpPr>
                        <wps:spPr bwMode="auto">
                          <a:xfrm>
                            <a:off x="4060" y="2978"/>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wps:txbx>
                        <wps:bodyPr rot="0" vert="horz" wrap="square" lIns="0" tIns="0" rIns="0" bIns="0" anchor="t" anchorCtr="0">
                          <a:noAutofit/>
                        </wps:bodyPr>
                      </wps:wsp>
                      <wps:wsp>
                        <wps:cNvPr id="69" name="Line 70"/>
                        <wps:cNvCnPr>
                          <a:cxnSpLocks noChangeShapeType="1"/>
                        </wps:cNvCnPr>
                        <wps:spPr bwMode="auto">
                          <a:xfrm flipV="1">
                            <a:off x="4170" y="292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Text Box 71"/>
                        <wps:cNvSpPr txBox="1">
                          <a:spLocks noChangeArrowheads="1"/>
                        </wps:cNvSpPr>
                        <wps:spPr bwMode="auto">
                          <a:xfrm>
                            <a:off x="4112" y="173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wps:txbx>
                        <wps:bodyPr rot="0" vert="horz" wrap="square" lIns="0" tIns="0" rIns="0" bIns="0" anchor="t" anchorCtr="0">
                          <a:noAutofit/>
                        </wps:bodyPr>
                      </wps:wsp>
                      <wps:wsp>
                        <wps:cNvPr id="71" name="Line 72"/>
                        <wps:cNvCnPr>
                          <a:cxnSpLocks noChangeShapeType="1"/>
                        </wps:cNvCnPr>
                        <wps:spPr bwMode="auto">
                          <a:xfrm flipV="1">
                            <a:off x="4223" y="1624"/>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Text Box 73"/>
                        <wps:cNvSpPr txBox="1">
                          <a:spLocks noChangeArrowheads="1"/>
                        </wps:cNvSpPr>
                        <wps:spPr bwMode="auto">
                          <a:xfrm>
                            <a:off x="4174" y="275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wps:txbx>
                        <wps:bodyPr rot="0" vert="horz" wrap="square" lIns="0" tIns="0" rIns="0" bIns="0" anchor="t" anchorCtr="0">
                          <a:noAutofit/>
                        </wps:bodyPr>
                      </wps:wsp>
                      <wps:wsp>
                        <wps:cNvPr id="73" name="Line 74"/>
                        <wps:cNvCnPr>
                          <a:cxnSpLocks noChangeShapeType="1"/>
                        </wps:cNvCnPr>
                        <wps:spPr bwMode="auto">
                          <a:xfrm flipV="1">
                            <a:off x="4284" y="2718"/>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Text Box 75"/>
                        <wps:cNvSpPr txBox="1">
                          <a:spLocks noChangeArrowheads="1"/>
                        </wps:cNvSpPr>
                        <wps:spPr bwMode="auto">
                          <a:xfrm>
                            <a:off x="4244" y="2863"/>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wps:txbx>
                        <wps:bodyPr rot="0" vert="horz" wrap="square" lIns="0" tIns="0" rIns="0" bIns="0" anchor="t" anchorCtr="0">
                          <a:noAutofit/>
                        </wps:bodyPr>
                      </wps:wsp>
                      <wps:wsp>
                        <wps:cNvPr id="75" name="Line 76"/>
                        <wps:cNvCnPr>
                          <a:cxnSpLocks noChangeShapeType="1"/>
                        </wps:cNvCnPr>
                        <wps:spPr bwMode="auto">
                          <a:xfrm>
                            <a:off x="4355" y="2979"/>
                            <a:ext cx="0" cy="28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Text Box 77"/>
                        <wps:cNvSpPr txBox="1">
                          <a:spLocks noChangeArrowheads="1"/>
                        </wps:cNvSpPr>
                        <wps:spPr bwMode="auto">
                          <a:xfrm>
                            <a:off x="435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wps:txbx>
                        <wps:bodyPr rot="0" vert="horz" wrap="square" lIns="0" tIns="0" rIns="0" bIns="0" anchor="t" anchorCtr="0">
                          <a:noAutofit/>
                        </wps:bodyPr>
                      </wps:wsp>
                      <wps:wsp>
                        <wps:cNvPr id="77" name="Line 78"/>
                        <wps:cNvCnPr>
                          <a:cxnSpLocks noChangeShapeType="1"/>
                        </wps:cNvCnPr>
                        <wps:spPr bwMode="auto">
                          <a:xfrm flipV="1">
                            <a:off x="4468" y="1812"/>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Text Box 79"/>
                        <wps:cNvSpPr txBox="1">
                          <a:spLocks noChangeArrowheads="1"/>
                        </wps:cNvSpPr>
                        <wps:spPr bwMode="auto">
                          <a:xfrm>
                            <a:off x="4499" y="37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wps:txbx>
                        <wps:bodyPr rot="0" vert="horz" wrap="square" lIns="0" tIns="0" rIns="0" bIns="0" anchor="t" anchorCtr="0">
                          <a:noAutofit/>
                        </wps:bodyPr>
                      </wps:wsp>
                      <wps:wsp>
                        <wps:cNvPr id="79" name="Line 80"/>
                        <wps:cNvCnPr>
                          <a:cxnSpLocks noChangeShapeType="1"/>
                        </wps:cNvCnPr>
                        <wps:spPr bwMode="auto">
                          <a:xfrm flipV="1">
                            <a:off x="4609" y="30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Text Box 81"/>
                        <wps:cNvSpPr txBox="1">
                          <a:spLocks noChangeArrowheads="1"/>
                        </wps:cNvSpPr>
                        <wps:spPr bwMode="auto">
                          <a:xfrm>
                            <a:off x="4613"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wps:txbx>
                        <wps:bodyPr rot="0" vert="horz" wrap="square" lIns="0" tIns="0" rIns="0" bIns="0" anchor="t" anchorCtr="0">
                          <a:noAutofit/>
                        </wps:bodyPr>
                      </wps:wsp>
                      <wps:wsp>
                        <wps:cNvPr id="81" name="Line 82"/>
                        <wps:cNvCnPr>
                          <a:cxnSpLocks noChangeShapeType="1"/>
                        </wps:cNvCnPr>
                        <wps:spPr bwMode="auto">
                          <a:xfrm flipV="1">
                            <a:off x="4724" y="1755"/>
                            <a:ext cx="0" cy="19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3"/>
                        <wps:cNvSpPr txBox="1">
                          <a:spLocks noChangeArrowheads="1"/>
                        </wps:cNvSpPr>
                        <wps:spPr bwMode="auto">
                          <a:xfrm>
                            <a:off x="4657" y="150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wps:txbx>
                        <wps:bodyPr rot="0" vert="horz" wrap="square" lIns="0" tIns="0" rIns="0" bIns="0" anchor="t" anchorCtr="0">
                          <a:noAutofit/>
                        </wps:bodyPr>
                      </wps:wsp>
                      <wps:wsp>
                        <wps:cNvPr id="83" name="Line 84"/>
                        <wps:cNvCnPr>
                          <a:cxnSpLocks noChangeShapeType="1"/>
                        </wps:cNvCnPr>
                        <wps:spPr bwMode="auto">
                          <a:xfrm flipV="1">
                            <a:off x="4767" y="1398"/>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Text Box 85"/>
                        <wps:cNvSpPr txBox="1">
                          <a:spLocks noChangeArrowheads="1"/>
                        </wps:cNvSpPr>
                        <wps:spPr bwMode="auto">
                          <a:xfrm>
                            <a:off x="4727"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wps:txbx>
                        <wps:bodyPr rot="0" vert="horz" wrap="square" lIns="0" tIns="0" rIns="0" bIns="0" anchor="t" anchorCtr="0">
                          <a:noAutofit/>
                        </wps:bodyPr>
                      </wps:wsp>
                      <wps:wsp>
                        <wps:cNvPr id="85" name="Line 86"/>
                        <wps:cNvCnPr>
                          <a:cxnSpLocks noChangeShapeType="1"/>
                        </wps:cNvCnPr>
                        <wps:spPr bwMode="auto">
                          <a:xfrm flipV="1">
                            <a:off x="4837" y="1609"/>
                            <a:ext cx="0" cy="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Text Box 87"/>
                        <wps:cNvSpPr txBox="1">
                          <a:spLocks noChangeArrowheads="1"/>
                        </wps:cNvSpPr>
                        <wps:spPr bwMode="auto">
                          <a:xfrm>
                            <a:off x="4879" y="2751"/>
                            <a:ext cx="197"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wps:txbx>
                        <wps:bodyPr rot="0" vert="horz" wrap="square" lIns="0" tIns="0" rIns="0" bIns="0" anchor="t" anchorCtr="0">
                          <a:noAutofit/>
                        </wps:bodyPr>
                      </wps:wsp>
                      <wps:wsp>
                        <wps:cNvPr id="87" name="Line 88"/>
                        <wps:cNvCnPr>
                          <a:cxnSpLocks noChangeShapeType="1"/>
                        </wps:cNvCnPr>
                        <wps:spPr bwMode="auto">
                          <a:xfrm flipV="1">
                            <a:off x="4986" y="2646"/>
                            <a:ext cx="0" cy="10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Text Box 89"/>
                        <wps:cNvSpPr txBox="1">
                          <a:spLocks noChangeArrowheads="1"/>
                        </wps:cNvSpPr>
                        <wps:spPr bwMode="auto">
                          <a:xfrm>
                            <a:off x="4980" y="2070"/>
                            <a:ext cx="194"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wps:txbx>
                        <wps:bodyPr rot="0" vert="horz" wrap="square" lIns="0" tIns="0" rIns="0" bIns="0" anchor="t" anchorCtr="0">
                          <a:noAutofit/>
                        </wps:bodyPr>
                      </wps:wsp>
                      <wps:wsp>
                        <wps:cNvPr id="89" name="Line 90"/>
                        <wps:cNvCnPr>
                          <a:cxnSpLocks noChangeShapeType="1"/>
                        </wps:cNvCnPr>
                        <wps:spPr bwMode="auto">
                          <a:xfrm flipV="1">
                            <a:off x="5084" y="2023"/>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Text Box 91"/>
                        <wps:cNvSpPr txBox="1">
                          <a:spLocks noChangeArrowheads="1"/>
                        </wps:cNvSpPr>
                        <wps:spPr bwMode="auto">
                          <a:xfrm>
                            <a:off x="5113" y="218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wps:txbx>
                        <wps:bodyPr rot="0" vert="horz" wrap="square" lIns="0" tIns="0" rIns="0" bIns="0" anchor="t" anchorCtr="0">
                          <a:noAutofit/>
                        </wps:bodyPr>
                      </wps:wsp>
                      <wps:wsp>
                        <wps:cNvPr id="91" name="Line 92"/>
                        <wps:cNvCnPr>
                          <a:cxnSpLocks noChangeShapeType="1"/>
                        </wps:cNvCnPr>
                        <wps:spPr bwMode="auto">
                          <a:xfrm flipV="1">
                            <a:off x="5224" y="1958"/>
                            <a:ext cx="0" cy="22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Text Box 93"/>
                        <wps:cNvSpPr txBox="1">
                          <a:spLocks noChangeArrowheads="1"/>
                        </wps:cNvSpPr>
                        <wps:spPr bwMode="auto">
                          <a:xfrm>
                            <a:off x="5508" y="823"/>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wps:txbx>
                        <wps:bodyPr rot="0" vert="horz" wrap="square" lIns="0" tIns="0" rIns="0" bIns="0" anchor="t" anchorCtr="0">
                          <a:noAutofit/>
                        </wps:bodyPr>
                      </wps:wsp>
                      <wps:wsp>
                        <wps:cNvPr id="93" name="Line 94"/>
                        <wps:cNvCnPr>
                          <a:cxnSpLocks noChangeShapeType="1"/>
                        </wps:cNvCnPr>
                        <wps:spPr bwMode="auto">
                          <a:xfrm flipV="1">
                            <a:off x="5593" y="710"/>
                            <a:ext cx="0" cy="11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Text Box 95"/>
                        <wps:cNvSpPr txBox="1">
                          <a:spLocks noChangeArrowheads="1"/>
                        </wps:cNvSpPr>
                        <wps:spPr bwMode="auto">
                          <a:xfrm>
                            <a:off x="5561" y="1277"/>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wps:txbx>
                        <wps:bodyPr rot="0" vert="horz" wrap="square" lIns="0" tIns="0" rIns="0" bIns="0" anchor="t" anchorCtr="0">
                          <a:noAutofit/>
                        </wps:bodyPr>
                      </wps:wsp>
                      <wps:wsp>
                        <wps:cNvPr id="95" name="Line 96"/>
                        <wps:cNvCnPr>
                          <a:cxnSpLocks noChangeShapeType="1"/>
                        </wps:cNvCnPr>
                        <wps:spPr bwMode="auto">
                          <a:xfrm flipV="1">
                            <a:off x="5645" y="122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97"/>
                        <wps:cNvSpPr txBox="1">
                          <a:spLocks noChangeArrowheads="1"/>
                        </wps:cNvSpPr>
                        <wps:spPr bwMode="auto">
                          <a:xfrm>
                            <a:off x="5685" y="2297"/>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wps:txbx>
                        <wps:bodyPr rot="0" vert="horz" wrap="square" lIns="0" tIns="0" rIns="0" bIns="0" anchor="t" anchorCtr="0">
                          <a:noAutofit/>
                        </wps:bodyPr>
                      </wps:wsp>
                      <wps:wsp>
                        <wps:cNvPr id="97" name="Line 98"/>
                        <wps:cNvCnPr>
                          <a:cxnSpLocks noChangeShapeType="1"/>
                        </wps:cNvCnPr>
                        <wps:spPr bwMode="auto">
                          <a:xfrm flipV="1">
                            <a:off x="5768" y="2273"/>
                            <a:ext cx="0" cy="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Text Box 99"/>
                        <wps:cNvSpPr txBox="1">
                          <a:spLocks noChangeArrowheads="1"/>
                        </wps:cNvSpPr>
                        <wps:spPr bwMode="auto">
                          <a:xfrm>
                            <a:off x="5868" y="105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wps:txbx>
                        <wps:bodyPr rot="0" vert="horz" wrap="square" lIns="0" tIns="0" rIns="0" bIns="0" anchor="t" anchorCtr="0">
                          <a:noAutofit/>
                        </wps:bodyPr>
                      </wps:wsp>
                      <wps:wsp>
                        <wps:cNvPr id="99" name="Line 100"/>
                        <wps:cNvCnPr>
                          <a:cxnSpLocks noChangeShapeType="1"/>
                        </wps:cNvCnPr>
                        <wps:spPr bwMode="auto">
                          <a:xfrm flipV="1">
                            <a:off x="5953" y="98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Text Box 101"/>
                        <wps:cNvSpPr txBox="1">
                          <a:spLocks noChangeArrowheads="1"/>
                        </wps:cNvSpPr>
                        <wps:spPr bwMode="auto">
                          <a:xfrm>
                            <a:off x="6009" y="1164"/>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wps:txbx>
                        <wps:bodyPr rot="0" vert="horz" wrap="square" lIns="0" tIns="0" rIns="0" bIns="0" anchor="t" anchorCtr="0">
                          <a:noAutofit/>
                        </wps:bodyPr>
                      </wps:wsp>
                      <wps:wsp>
                        <wps:cNvPr id="101" name="Line 102"/>
                        <wps:cNvCnPr>
                          <a:cxnSpLocks noChangeShapeType="1"/>
                        </wps:cNvCnPr>
                        <wps:spPr bwMode="auto">
                          <a:xfrm flipV="1">
                            <a:off x="6093" y="108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2" name="Text Box 103"/>
                        <wps:cNvSpPr txBox="1">
                          <a:spLocks noChangeArrowheads="1"/>
                        </wps:cNvSpPr>
                        <wps:spPr bwMode="auto">
                          <a:xfrm>
                            <a:off x="6069"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wps:txbx>
                        <wps:bodyPr rot="0" vert="horz" wrap="square" lIns="0" tIns="0" rIns="0" bIns="0" anchor="t" anchorCtr="0">
                          <a:noAutofit/>
                        </wps:bodyPr>
                      </wps:wsp>
                      <wps:wsp>
                        <wps:cNvPr id="103" name="Line 104"/>
                        <wps:cNvCnPr>
                          <a:cxnSpLocks noChangeShapeType="1"/>
                        </wps:cNvCnPr>
                        <wps:spPr bwMode="auto">
                          <a:xfrm flipV="1">
                            <a:off x="6155" y="565"/>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Text Box 105"/>
                        <wps:cNvSpPr txBox="1">
                          <a:spLocks noChangeArrowheads="1"/>
                        </wps:cNvSpPr>
                        <wps:spPr bwMode="auto">
                          <a:xfrm>
                            <a:off x="6202"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wps:txbx>
                        <wps:bodyPr rot="0" vert="horz" wrap="square" lIns="0" tIns="0" rIns="0" bIns="0" anchor="t" anchorCtr="0">
                          <a:noAutofit/>
                        </wps:bodyPr>
                      </wps:wsp>
                      <wps:wsp>
                        <wps:cNvPr id="105" name="Line 106"/>
                        <wps:cNvCnPr>
                          <a:cxnSpLocks noChangeShapeType="1"/>
                        </wps:cNvCnPr>
                        <wps:spPr bwMode="auto">
                          <a:xfrm flipV="1">
                            <a:off x="6286" y="580"/>
                            <a:ext cx="0" cy="12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6" name="Text Box 107"/>
                        <wps:cNvSpPr txBox="1">
                          <a:spLocks noChangeArrowheads="1"/>
                        </wps:cNvSpPr>
                        <wps:spPr bwMode="auto">
                          <a:xfrm>
                            <a:off x="6272" y="484"/>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wps:txbx>
                        <wps:bodyPr rot="0" vert="horz" wrap="square" lIns="0" tIns="0" rIns="0" bIns="0" anchor="t" anchorCtr="0">
                          <a:noAutofit/>
                        </wps:bodyPr>
                      </wps:wsp>
                      <wps:wsp>
                        <wps:cNvPr id="107" name="Line 108"/>
                        <wps:cNvCnPr>
                          <a:cxnSpLocks noChangeShapeType="1"/>
                        </wps:cNvCnPr>
                        <wps:spPr bwMode="auto">
                          <a:xfrm flipV="1">
                            <a:off x="6356" y="386"/>
                            <a:ext cx="0" cy="94"/>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8" name="Text Box 109"/>
                        <wps:cNvSpPr txBox="1">
                          <a:spLocks noChangeArrowheads="1"/>
                        </wps:cNvSpPr>
                        <wps:spPr bwMode="auto">
                          <a:xfrm>
                            <a:off x="6334"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wps:txbx>
                        <wps:bodyPr rot="0" vert="horz" wrap="square" lIns="0" tIns="0" rIns="0" bIns="0" anchor="t" anchorCtr="0">
                          <a:noAutofit/>
                        </wps:bodyPr>
                      </wps:wsp>
                      <wps:wsp>
                        <wps:cNvPr id="109" name="Line 110"/>
                        <wps:cNvCnPr>
                          <a:cxnSpLocks noChangeShapeType="1"/>
                        </wps:cNvCnPr>
                        <wps:spPr bwMode="auto">
                          <a:xfrm flipV="1">
                            <a:off x="6418" y="337"/>
                            <a:ext cx="0" cy="25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0" name="Text Box 111"/>
                        <wps:cNvSpPr txBox="1">
                          <a:spLocks noChangeArrowheads="1"/>
                        </wps:cNvSpPr>
                        <wps:spPr bwMode="auto">
                          <a:xfrm>
                            <a:off x="6466"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wps:txbx>
                        <wps:bodyPr rot="0" vert="horz" wrap="square" lIns="0" tIns="0" rIns="0" bIns="0" anchor="t" anchorCtr="0">
                          <a:noAutofit/>
                        </wps:bodyPr>
                      </wps:wsp>
                      <wps:wsp>
                        <wps:cNvPr id="111" name="Line 112"/>
                        <wps:cNvCnPr>
                          <a:cxnSpLocks noChangeShapeType="1"/>
                        </wps:cNvCnPr>
                        <wps:spPr bwMode="auto">
                          <a:xfrm flipV="1">
                            <a:off x="6549" y="321"/>
                            <a:ext cx="0" cy="38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2" name="Text Box 113"/>
                        <wps:cNvSpPr txBox="1">
                          <a:spLocks noChangeArrowheads="1"/>
                        </wps:cNvSpPr>
                        <wps:spPr bwMode="auto">
                          <a:xfrm>
                            <a:off x="6563" y="37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wps:txbx>
                        <wps:bodyPr rot="0" vert="horz" wrap="square" lIns="0" tIns="0" rIns="0" bIns="0" anchor="t" anchorCtr="0">
                          <a:noAutofit/>
                        </wps:bodyPr>
                      </wps:wsp>
                      <wps:wsp>
                        <wps:cNvPr id="113" name="Line 114"/>
                        <wps:cNvCnPr>
                          <a:cxnSpLocks noChangeShapeType="1"/>
                        </wps:cNvCnPr>
                        <wps:spPr bwMode="auto">
                          <a:xfrm flipV="1">
                            <a:off x="6646" y="258"/>
                            <a:ext cx="5" cy="10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inline>
            </w:drawing>
          </mc:Choice>
          <mc:Fallback xmlns:w15="http://schemas.microsoft.com/office/word/2012/wordml">
            <w:pict>
              <v:group id="Group 2" o:spid="_x0000_s1026" style="width:212.4pt;height:158.55pt;mso-position-horizontal-relative:char;mso-position-vertical-relative:line" coordsize="7021,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">
                <v:rect id="Rectangle 3" o:spid="_x0000_s1027" style="position:absolute;width:7021;height:38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QKw8IA&#10;AADaAAAADwAAAGRycy9kb3ducmV2LnhtbESPQYvCMBSE7wv+h/AEb2uqB1mqUVRUPKi4VcHjo3m2&#10;1ealNFHrv98Iwh6HmfmGGU0aU4oH1a6wrKDXjUAQp1YXnCk4HpbfPyCcR9ZYWiYFL3IwGbe+Rhhr&#10;++RfeiQ+EwHCLkYFufdVLKVLczLourYiDt7F1gZ9kHUmdY3PADel7EfRQBosOCzkWNE8p/SW3I2C&#10;69mcsr0e3JrtATevZLe4rmZHpTrtZjoE4anx/+FPe60V9OF9JdwAO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5ArDwgAAANoAAAAPAAAAAAAAAAAAAAAAAJgCAABkcnMvZG93&#10;bnJldi54bWxQSwUGAAAAAAQABAD1AAAAhwMAAAAA&#10;" filled="f" stroked="f" strokecolor="#3465a4">
                  <v:stroke joinstyle="round"/>
                </v:rect>
                <v:line id="Line 4" o:spid="_x0000_s1028" style="position:absolute;visibility:visible;mso-wrap-style:square" from="588,3311" to="6774,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AvmMMAAADaAAAADwAAAGRycy9kb3ducmV2LnhtbESPW2sCMRSE34X+h3CEvrlZFXrZGkUE&#10;oUIRb1D6dro53azdnCxJ1PXfG6HQx2FmvmEms8424kw+1I4VDLMcBHHpdM2VgsN+OXgBESKyxsYx&#10;KbhSgNn0oTfBQrsLb+m8i5VIEA4FKjAxtoWUoTRkMWSuJU7ej/MWY5K+ktrjJcFtI0d5/iQt1pwW&#10;DLa0MFT+7k5WAc2/Ua7HG2c+1gu/+nzWx6/jq1KP/W7+BiJSF//Df+13rWAM9yvpBsj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gL5jDAAAA2gAAAA8AAAAAAAAAAAAA&#10;AAAAoQIAAGRycy9kb3ducmV2LnhtbFBLBQYAAAAABAAEAPkAAACRAwAAAAA=&#10;" strokeweight=".26mm">
                  <v:stroke joinstyle="miter" endcap="square"/>
                </v:line>
                <v:line id="Line 5" o:spid="_x0000_s1029" style="position:absolute;visibility:visible;mso-wrap-style:square" from="588,3311" to="58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m37MMAAADaAAAADwAAAGRycy9kb3ducmV2LnhtbESPQWsCMRSE70L/Q3iF3jTbK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Jt+zDAAAA2gAAAA8AAAAAAAAAAAAA&#10;AAAAoQIAAGRycy9kb3ducmV2LnhtbFBLBQYAAAAABAAEAPkAAACRAwAAAAA=&#10;" strokeweight=".26mm">
                  <v:stroke joinstyle="miter" endcap="square"/>
                </v:line>
                <v:line id="Line 6" o:spid="_x0000_s1030" style="position:absolute;visibility:visible;mso-wrap-style:square" from="1781,3311" to="178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USd8MAAADaAAAADwAAAGRycy9kb3ducmV2LnhtbESPQWsCMRSE70L/Q3iF3jTbi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EnfDAAAA2gAAAA8AAAAAAAAAAAAA&#10;AAAAoQIAAGRycy9kb3ducmV2LnhtbFBLBQYAAAAABAAEAPkAAACRAwAAAAA=&#10;" strokeweight=".26mm">
                  <v:stroke joinstyle="miter" endcap="square"/>
                </v:line>
                <v:line id="Line 7" o:spid="_x0000_s1031" style="position:absolute;visibility:visible;mso-wrap-style:square" from="2968,3311" to="296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eMAMMAAADaAAAADwAAAGRycy9kb3ducmV2LnhtbESP3WoCMRSE7wXfIRyhd5q1Ba2rUUQo&#10;tFCk/oB4d9wcN6ubkyVJdfv2TUHo5TAz3zCzRWtrcSMfKscKhoMMBHHhdMWlgv3urf8KIkRkjbVj&#10;UvBDARbzbmeGuXZ33tBtG0uRIBxyVGBibHIpQ2HIYhi4hjh5Z+ctxiR9KbXHe4LbWj5n2UharDgt&#10;GGxoZai4br+tAlqeUK5fvpz5XK/8x2GsL8fLRKmnXrucgojUxv/wo/2uFYzg70q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XjADDAAAA2gAAAA8AAAAAAAAAAAAA&#10;AAAAoQIAAGRycy9kb3ducmV2LnhtbFBLBQYAAAAABAAEAPkAAACRAwAAAAA=&#10;" strokeweight=".26mm">
                  <v:stroke joinstyle="miter" endcap="square"/>
                </v:line>
                <v:line id="Line 8" o:spid="_x0000_s1032" style="position:absolute;visibility:visible;mso-wrap-style:square" from="4161,3311" to="416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m8QAAADaAAAADwAAAGRycy9kb3ducmV2LnhtbESP3WoCMRSE7wXfIRzBOzdrC7VdjSJC&#10;oYJI/YHSu9PNcbO6OVmSqNu3bwqFXg4z8w0zW3S2ETfyoXasYJzlIIhLp2uuFBwPr6NnECEia2wc&#10;k4JvCrCY93szLLS7845u+1iJBOFQoAITY1tIGUpDFkPmWuLknZy3GJP0ldQe7wluG/mQ50/SYs1p&#10;wWBLK0PlZX+1Cmj5hXL7+O7MZrvy64+JPn+eX5QaDrrlFESkLv6H/9pvWsEEfq+kGyD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WymbxAAAANoAAAAPAAAAAAAAAAAA&#10;AAAAAKECAABkcnMvZG93bnJldi54bWxQSwUGAAAAAAQABAD5AAAAkgMAAAAA&#10;" strokeweight=".26mm">
                  <v:stroke joinstyle="miter" endcap="square"/>
                </v:line>
                <v:line id="Line 9" o:spid="_x0000_s1033" style="position:absolute;visibility:visible;mso-wrap-style:square" from="5346,3311" to="5346,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S96cEAAADaAAAADwAAAGRycy9kb3ducmV2LnhtbERPXWvCMBR9F/wP4Qp7m6kOnOuMRYTB&#10;BiJTB+LbXXNtWpubkmTa/fvlYeDj4Xwvit624ko+1I4VTMYZCOLS6ZorBV+Ht8c5iBCRNbaOScEv&#10;BSiWw8ECc+1uvKPrPlYihXDIUYGJsculDKUhi2HsOuLEnZ23GBP0ldQebynctnKaZTNpsebUYLCj&#10;taHysv+xCmj1jXL79OnMZrv2H8dn3ZyaF6UeRv3qFUSkPt7F/+53rSBtTVfSDZ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xL3pwQAAANoAAAAPAAAAAAAAAAAAAAAA&#10;AKECAABkcnMvZG93bnJldi54bWxQSwUGAAAAAAQABAD5AAAAjwMAAAAA&#10;" strokeweight=".26mm">
                  <v:stroke joinstyle="miter" endcap="square"/>
                </v:line>
                <v:line id="Line 10" o:spid="_x0000_s1034" style="position:absolute;visibility:visible;mso-wrap-style:square" from="6540,3311" to="6540,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gYcsMAAADaAAAADwAAAGRycy9kb3ducmV2LnhtbESPQWsCMRSE74L/ITyhN83agtXVKCIU&#10;KohUWyi9PTfPzdrNy5JEXf+9KRQ8DjPzDTNbtLYWF/KhcqxgOMhAEBdOV1wq+Pp8649BhIissXZM&#10;Cm4UYDHvdmaYa3flHV32sRQJwiFHBSbGJpcyFIYshoFriJN3dN5iTNKXUnu8Jrit5XOWjaTFitOC&#10;wYZWhorf/dkqoOUB5fblw5nNduXX36/69HOaKPXUa5dTEJHa+Aj/t9+1ggn8XUk3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IGHLDAAAA2gAAAA8AAAAAAAAAAAAA&#10;AAAAoQIAAGRycy9kb3ducmV2LnhtbFBLBQYAAAAABAAEAPkAAACRAwAAAAA=&#10;" strokeweight=".26mm">
                  <v:stroke joinstyle="miter" endcap="square"/>
                </v:line>
                <v:line id="Line 11" o:spid="_x0000_s1035" style="position:absolute;visibility:visible;mso-wrap-style:square" from="6778,3311" to="677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BJ4cUAAADbAAAADwAAAGRycy9kb3ducmV2LnhtbESPQWsCMRCF74X+hzAFbzXbCm1djSKC&#10;YKFItYJ4GzfTzdrNZElS3f77zqHQ2wzvzXvfTOe9b9WFYmoCG3gYFqCIq2Abrg3sP1b3L6BSRrbY&#10;BiYDP5RgPru9mWJpw5W3dNnlWkkIpxINuJy7UutUOfKYhqEjFu0zRI9Z1lhrG/Eq4b7Vj0XxpD02&#10;LA0OO1o6qr52394ALU6oN6P34N42y/h6eLbn43lszOCuX0xAZerzv/nvem0FX+jlFxlAz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BJ4cUAAADbAAAADwAAAAAAAAAA&#10;AAAAAAChAgAAZHJzL2Rvd25yZXYueG1sUEsFBgAAAAAEAAQA+QAAAJMDAAAAAA==&#10;" strokeweight=".26mm">
                  <v:stroke joinstyle="miter" endcap="square"/>
                </v:line>
                <v:line id="Line 12" o:spid="_x0000_s1036" style="position:absolute;flip:y;visibility:visible;mso-wrap-style:square" from="588,111" to="588,3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bBdMEAAADbAAAADwAAAGRycy9kb3ducmV2LnhtbERPTYvCMBC9L/gfwgh7W1MVRLpGUXHR&#10;k7K14HVsxqbYTEqT1a6/3ggLe5vH+5zZorO1uFHrK8cKhoMEBHHhdMWlgvz49TEF4QOyxtoxKfgl&#10;D4t5722GqXZ3/qZbFkoRQ9inqMCE0KRS+sKQRT9wDXHkLq61GCJsS6lbvMdwW8tRkkykxYpjg8GG&#10;1oaKa/ZjFWTJ+bDTp+kq35vjQ5oiP23HG6Xe+93yE0SgLvyL/9w7HecP4fVLPE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dsF0wQAAANsAAAAPAAAAAAAAAAAAAAAA&#10;AKECAABkcnMvZG93bnJldi54bWxQSwUGAAAAAAQABAD5AAAAjwMAAAAA&#10;" strokeweight=".26mm">
                  <v:stroke joinstyle="miter" endcap="square"/>
                </v:line>
                <v:line id="Line 13" o:spid="_x0000_s1037"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RfA8IAAADbAAAADwAAAGRycy9kb3ducmV2LnhtbERPTWvCQBC9C/0PyxR6040WisRsREul&#10;niyNAa9jdswGs7Mhu2rqr+8WCt7m8T4nWw62FVfqfeNYwXSSgCCunG64VlDuN+M5CB+QNbaOScEP&#10;eVjmT6MMU+1u/E3XItQihrBPUYEJoUul9JUhi37iOuLInVxvMUTY11L3eIvhtpWzJHmTFhuODQY7&#10;ejdUnYuLVVAkx6+tPszX5c7s79JU5eHz9UOpl+dhtQARaAgP8b97q+P8Gfz9E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RfA8IAAADbAAAADwAAAAAAAAAAAAAA&#10;AAChAgAAZHJzL2Rvd25yZXYueG1sUEsFBgAAAAAEAAQA+QAAAJADAAAAAA==&#10;" strokeweight=".26mm">
                  <v:stroke joinstyle="miter" endcap="square"/>
                </v:line>
                <v:line id="Line 14" o:spid="_x0000_s1038"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6mMEAAADbAAAADwAAAGRycy9kb3ducmV2LnhtbERPTYvCMBC9L/gfwgje1lSFRbpGUVH0&#10;5LK14HVsxqbYTEoTtfrrNwsLe5vH+5zZorO1uFPrK8cKRsMEBHHhdMWlgvy4fZ+C8AFZY+2YFDzJ&#10;w2Lee5thqt2Dv+mehVLEEPYpKjAhNKmUvjBk0Q9dQxy5i2sthgjbUuoWHzHc1nKcJB/SYsWxwWBD&#10;a0PFNbtZBVly/trr03SVH8zxJU2Rn3aTjVKDfrf8BBGoC//iP/dex/kT+P0lHiD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6PqYwQAAANsAAAAPAAAAAAAAAAAAAAAA&#10;AKECAABkcnMvZG93bnJldi54bWxQSwUGAAAAAAQABAD5AAAAjwMAAAAA&#10;" strokeweight=".26mm">
                  <v:stroke joinstyle="miter" endcap="square"/>
                </v:line>
                <v:line id="Line 15" o:spid="_x0000_s1039" style="position:absolute;flip:x;visibility:visible;mso-wrap-style:square" from="550,3052" to="582,3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Fi7MEAAADbAAAADwAAAGRycy9kb3ducmV2LnhtbERPTWvCQBC9F/oflil4q5tWEU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AWLswQAAANsAAAAPAAAAAAAAAAAAAAAA&#10;AKECAABkcnMvZG93bnJldi54bWxQSwUGAAAAAAQABAD5AAAAjwMAAAAA&#10;" strokeweight=".26mm">
                  <v:stroke joinstyle="miter" endcap="square"/>
                </v:line>
                <v:line id="Line 16" o:spid="_x0000_s1040" style="position:absolute;flip:x;visibility:visible;mso-wrap-style:square" from="550,2800" to="582,2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3Hd8EAAADbAAAADwAAAGRycy9kb3ducmV2LnhtbERPTWvCQBC9F/oflil4q5tWFE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Tcd3wQAAANsAAAAPAAAAAAAAAAAAAAAA&#10;AKECAABkcnMvZG93bnJldi54bWxQSwUGAAAAAAQABAD5AAAAjwMAAAAA&#10;" strokeweight=".26mm">
                  <v:stroke joinstyle="miter" endcap="square"/>
                </v:line>
                <v:line id="Line 17" o:spid="_x0000_s1041" style="position:absolute;flip:x;visibility:visible;mso-wrap-style:square" from="550,2550" to="582,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9ZAMEAAADbAAAADwAAAGRycy9kb3ducmV2LnhtbERPTWvCQBC9F/wPywi91U1bEImuYsWi&#10;J6VJwOs0O80Gs7Mhu2r017tCwds83ufMFr1txJk6XztW8D5KQBCXTtdcKSjy77cJCB+QNTaOScGV&#10;PCzmg5cZptpd+IfOWahEDGGfogITQptK6UtDFv3ItcSR+3OdxRBhV0nd4SWG20Z+JMlYWqw5Nhhs&#10;aWWoPGYnqyBLfvdbfZh8FTuT36Qpi8Pmc63U67BfTkEE6sNT/O/e6jh/DI9f4gFyf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n1kAwQAAANsAAAAPAAAAAAAAAAAAAAAA&#10;AKECAABkcnMvZG93bnJldi54bWxQSwUGAAAAAAQABAD5AAAAjwMAAAAA&#10;" strokeweight=".26mm">
                  <v:stroke joinstyle="miter" endcap="square"/>
                </v:line>
                <v:line id="Line 18" o:spid="_x0000_s1042" style="position:absolute;flip:x;visibility:visible;mso-wrap-style:square" from="550,2290" to="582,2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P8m8EAAADbAAAADwAAAGRycy9kb3ducmV2LnhtbERPTWvCQBC9F/oflil4q5tWUEldpS2K&#10;npTGgNcxO2ZDs7Mhu2r017uC4G0e73Mms87W4kStrxwr+OgnIIgLpysuFeTbxfsYhA/IGmvHpOBC&#10;HmbT15cJptqd+Y9OWShFDGGfogITQpNK6QtDFn3fNcSRO7jWYoiwLaVu8RzDbS0/k2QoLVYcGww2&#10;9Guo+M+OVkGW7DcrvRv/5GuzvUpT5LvlYK5U7637/gIRqAtP8cO90nH+C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ybwQAAANsAAAAPAAAAAAAAAAAAAAAA&#10;AKECAABkcnMvZG93bnJldi54bWxQSwUGAAAAAAQABAD5AAAAjwMAAAAA&#10;" strokeweight=".26mm">
                  <v:stroke joinstyle="miter" endcap="square"/>
                </v:line>
                <v:line id="Line 19" o:spid="_x0000_s1043" style="position:absolute;flip:x;visibility:visible;mso-wrap-style:square" from="550,2040" to="582,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xo6cQAAADbAAAADwAAAGRycy9kb3ducmV2LnhtbESPQWvCQBCF7wX/wzJCb3WjgkjqKq1Y&#10;9GRpDHidZqfZ0OxsyG419dc7h0JvM7w3732z2gy+VRfqYxPYwHSSgSKugm24NlCe3p6WoGJCttgG&#10;JgO/FGGzHj2sMLfhyh90KVKtJIRjjgZcSl2udawceYyT0BGL9hV6j0nWvta2x6uE+1bPsmyhPTYs&#10;DQ472jqqvosfb6DIPt8P9rx8LY/udNOuKs/7+c6Yx/Hw8gwq0ZD+zX/XByv4Aiu/yAB6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TGjpxAAAANsAAAAPAAAAAAAAAAAA&#10;AAAAAKECAABkcnMvZG93bnJldi54bWxQSwUGAAAAAAQABAD5AAAAkgMAAAAA&#10;" strokeweight=".26mm">
                  <v:stroke joinstyle="miter" endcap="square"/>
                </v:line>
                <v:line id="Line 20" o:spid="_x0000_s1044" style="position:absolute;flip:x;visibility:visible;mso-wrap-style:square" from="550,1789" to="582,1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DNcsEAAADbAAAADwAAAGRycy9kb3ducmV2LnhtbERPTWvCQBC9C/0PyxS86aYVxKau0hZF&#10;TxZjwOuYHbOh2dmQXTX6612h4G0e73Om887W4kytrxwreBsmIIgLpysuFeS75WACwgdkjbVjUnAl&#10;D/PZS2+KqXYX3tI5C6WIIexTVGBCaFIpfWHIoh+6hjhyR9daDBG2pdQtXmK4reV7koylxYpjg8GG&#10;fgwVf9nJKsiSw+9a7yff+cbsbtIU+X41WijVf+2+PkEE6sJT/O9e6zj/Ax6/xAPk7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AM1ywQAAANsAAAAPAAAAAAAAAAAAAAAA&#10;AKECAABkcnMvZG93bnJldi54bWxQSwUGAAAAAAQABAD5AAAAjwMAAAAA&#10;" strokeweight=".26mm">
                  <v:stroke joinstyle="miter" endcap="square"/>
                </v:line>
                <v:line id="Line 21" o:spid="_x0000_s1045" style="position:absolute;flip:x;visibility:visible;mso-wrap-style:square" from="550,1529" to="582,1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auUsEAAADbAAAADwAAAGRycy9kb3ducmV2LnhtbERPz2vCMBS+C/sfwht403QdDKlGcWNj&#10;PTmsBa9vzVtTbF5Kk7XVv345DDx+fL83u8m2YqDeN44VPC0TEMSV0w3XCsrTx2IFwgdkja1jUnAl&#10;D7vtw2yDmXYjH2koQi1iCPsMFZgQukxKXxmy6JeuI47cj+sthgj7WuoexxhuW5kmyYu02HBsMNjR&#10;m6HqUvxaBUXy/ZXr8+q1PJjTTZqqPH8+vys1f5z2axCBpnAX/7tzrSCN6+OX+AP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Vq5SwQAAANsAAAAPAAAAAAAAAAAAAAAA&#10;AKECAABkcnMvZG93bnJldi54bWxQSwUGAAAAAAQABAD5AAAAjwMAAAAA&#10;" strokeweight=".26mm">
                  <v:stroke joinstyle="miter" endcap="square"/>
                </v:line>
                <v:line id="Line 22" o:spid="_x0000_s1046" style="position:absolute;flip:x;visibility:visible;mso-wrap-style:square" from="550,1279" to="582,1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oLycMAAADbAAAADwAAAGRycy9kb3ducmV2LnhtbESPQWvCQBSE74L/YXlCb7pRoUjqKioW&#10;PVVMAl5fs6/Z0OzbkN1q2l/fFQSPw8x8wyzXvW3ElTpfO1YwnSQgiEuna64UFPn7eAHCB2SNjWNS&#10;8Ese1qvhYImpdjc+0zULlYgQ9ikqMCG0qZS+NGTRT1xLHL0v11kMUXaV1B3eItw2cpYkr9JizXHB&#10;YEs7Q+V39mMVZMnn6agvi23xYfI/acricpjvlXoZ9Zs3EIH68Aw/2ketYDaF+5f4A+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aC8nDAAAA2wAAAA8AAAAAAAAAAAAA&#10;AAAAoQIAAGRycy9kb3ducmV2LnhtbFBLBQYAAAAABAAEAPkAAACRAwAAAAA=&#10;" strokeweight=".26mm">
                  <v:stroke joinstyle="miter" endcap="square"/>
                </v:line>
                <v:line id="Line 23" o:spid="_x0000_s1047" style="position:absolute;flip:x;visibility:visible;mso-wrap-style:square" from="550,1019" to="582,1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VvsMAAADbAAAADwAAAGRycy9kb3ducmV2LnhtbESPQWvCQBSE70L/w/IK3nTTFESiq7Sl&#10;Uk+KMeD1NfuaDc2+DdlVo7/eFQSPw8x8w8yXvW3EiTpfO1bwNk5AEJdO11wpKPar0RSED8gaG8ek&#10;4EIelouXwRwz7c68o1MeKhEh7DNUYEJoMyl9aciiH7uWOHp/rrMYouwqqTs8R7htZJokE2mx5rhg&#10;sKUvQ+V/frQK8uR3u9aH6WexMfurNGVx+Hn/Vmr42n/MQATqwzP8aK+1gjSF+5f4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lb7DAAAA2wAAAA8AAAAAAAAAAAAA&#10;AAAAoQIAAGRycy9kb3ducmV2LnhtbFBLBQYAAAAABAAEAPkAAACRAwAAAAA=&#10;" strokeweight=".26mm">
                  <v:stroke joinstyle="miter" endcap="square"/>
                </v:line>
                <v:line id="Line 24" o:spid="_x0000_s1048" style="position:absolute;flip:x;visibility:visible;mso-wrap-style:square" from="550,769" to="58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QwJcQAAADbAAAADwAAAGRycy9kb3ducmV2LnhtbESPQWvCQBSE7wX/w/IK3uqmCiIxG1Fp&#10;qaeWxoDXZ/aZDWbfhuxWY3+9Wyh4HGbmGyZbDbYVF+p941jB6yQBQVw53XCtoNy/vyxA+ICssXVM&#10;Cm7kYZWPnjJMtbvyN12KUIsIYZ+iAhNCl0rpK0MW/cR1xNE7ud5iiLKvpe7xGuG2ldMkmUuLDccF&#10;gx1tDVXn4scqKJLj104fFpvy0+x/panKw8fsTanx87Beggg0hEf4v73TCqYz+PsSf4DM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hDAlxAAAANsAAAAPAAAAAAAAAAAA&#10;AAAAAKECAABkcnMvZG93bnJldi54bWxQSwUGAAAAAAQABAD5AAAAkgMAAAAA&#10;" strokeweight=".26mm">
                  <v:stroke joinstyle="miter" endcap="square"/>
                </v:line>
                <v:line id="Line 25" o:spid="_x0000_s1049" style="position:absolute;flip:x;visibility:visible;mso-wrap-style:square" from="550,517" to="582,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oUcQAAADbAAAADwAAAGRycy9kb3ducmV2LnhtbESPQWvCQBSE70L/w/IK3nRTW4r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bahRxAAAANsAAAAPAAAAAAAAAAAA&#10;AAAAAKECAABkcnMvZG93bnJldi54bWxQSwUGAAAAAAQABAD5AAAAkgMAAAAA&#10;" strokeweight=".26mm">
                  <v:stroke joinstyle="miter" endcap="square"/>
                </v:line>
                <v:line id="Line 26" o:spid="_x0000_s1050" style="position:absolute;flip:x;visibility:visible;mso-wrap-style:square" from="550,259" to="582,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NysQAAADbAAAADwAAAGRycy9kb3ducmV2LnhtbESPQWvCQBSE70L/w/IK3nRTS4v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Q3KxAAAANsAAAAPAAAAAAAAAAAA&#10;AAAAAKECAABkcnMvZG93bnJldi54bWxQSwUGAAAAAAQABAD5AAAAkgMAAAAA&#10;" strokeweight=".26mm">
                  <v:stroke joinstyle="miter" endcap="square"/>
                </v:line>
                <v:line id="Line 27" o:spid="_x0000_s1051" style="position:absolute;flip:x;visibility:visible;mso-wrap-style:square" from="550,113" to="58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OTvcMAAADbAAAADwAAAGRycy9kb3ducmV2LnhtbESPQWvCQBSE74L/YXlCb7rRgkh0lVaU&#10;erKYBLw+s6/Z0OzbkN1q2l/vFgSPw8x8w6w2vW3ElTpfO1YwnSQgiEuna64UFPl+vADhA7LGxjEp&#10;+CUPm/VwsMJUuxuf6JqFSkQI+xQVmBDaVEpfGrLoJ64ljt6X6yyGKLtK6g5vEW4bOUuSubRYc1ww&#10;2NLWUPmd/VgFWXL5POjz4r04mvxPmrI4f7zulHoZ9W9LEIH68Aw/2getYDaH/y/xB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zk73DAAAA2wAAAA8AAAAAAAAAAAAA&#10;AAAAoQIAAGRycy9kb3ducmV2LnhtbFBLBQYAAAAABAAEAPkAAACRAwAAAAA=&#10;" strokeweight=".26mm">
                  <v:stroke joinstyle="miter" endcap="square"/>
                </v:line>
                <v:shapetype id="_x0000_t202" coordsize="21600,21600" o:spt="202" path="m,l,21600r21600,l21600,xe">
                  <v:stroke joinstyle="miter"/>
                  <v:path gradientshapeok="t" o:connecttype="rect"/>
                </v:shapetype>
                <v:shape id="Text Box 28" o:spid="_x0000_s1052" type="#_x0000_t202" style="position:absolute;left:420;top:3374;width:33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U+EsUA&#10;AADbAAAADwAAAGRycy9kb3ducmV2LnhtbESP3WoCMRSE7wu+QziCdzWrFFtXo9hCsUKl+APq3SE5&#10;bhY3J8sm1e3bN0Khl8PMfMNM562rxJWaUHpWMOhnIIi1NyUXCva798cXECEiG6w8k4IfCjCfdR6m&#10;mBt/4w1dt7EQCcIhRwU2xjqXMmhLDkPf18TJO/vGYUyyKaRp8JbgrpLDLBtJhyWnBYs1vVnSl+23&#10;U/D1udPH8fLpsK71/mxf1yszwJNSvW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T4S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v:textbox>
                </v:shape>
                <v:shape id="Text Box 29" o:spid="_x0000_s1053" type="#_x0000_t202" style="position:absolute;left:1655;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qqYMIA&#10;AADbAAAADwAAAGRycy9kb3ducmV2LnhtbERPy2oCMRTdF/yHcAV3NaNI0dEotlBqoSI+QN1dkutk&#10;cHIzTKJO/94sCl0eznu2aF0l7tSE0rOCQT8DQay9KblQcNh/vo5BhIhssPJMCn4pwGLeeZlhbvyD&#10;t3TfxUKkEA45KrAx1rmUQVtyGPq+Jk7cxTcOY4JNIU2DjxTuKjnMsjfpsOTUYLGmD0v6urs5BZuf&#10;vT5NvkbHda0PF/u+/jYDPCvV67bLKYhIbfwX/7lXRsEwjU1f0g+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2q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v:textbox>
                </v:shape>
                <v:shape id="Text Box 30" o:spid="_x0000_s1054" type="#_x0000_t202" style="position:absolute;left:2840;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YP+8UA&#10;AADbAAAADwAAAGRycy9kb3ducmV2LnhtbESP3WoCMRSE7wt9h3AKvatZpYhujdIWRIWK+APVu0Ny&#10;3CzdnCybqNu3N4Lg5TAz3zCjSesqcaYmlJ4VdDsZCGLtTcmFgt12+jYAESKywcozKfinAJPx89MI&#10;c+MvvKbzJhYiQTjkqMDGWOdSBm3JYej4mjh5R984jEk2hTQNXhLcVbKXZX3psOS0YLGmb0v6b3Ny&#10;ClY/W70fzt5/l7XeHe3XcmG6eFDq9aX9/AARqY2P8L09Nwp6Q7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g/7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v:textbox>
                </v:shape>
                <v:shape id="Text Box 31" o:spid="_x0000_s1055" type="#_x0000_t202" style="position:absolute;left:4034;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wu8MA&#10;AADbAAAADwAAAGRycy9kb3ducmV2LnhtbERPy2oCMRTdC/2HcAvuOhm1lDo1ShWkFSrFB2h3l+Q6&#10;GTq5GSapjn/fLASXh/OezDpXizO1ofKsYJDlIIi1NxWXCva75dMriBCRDdaeScGVAsymD70JFsZf&#10;eEPnbSxFCuFQoAIbY1NIGbQlhyHzDXHiTr51GBNsS2lavKRwV8thnr9IhxWnBosNLSzp3+2fU/D9&#10;tdPH8cfzYd3o/cnO1yszwB+l+o/d+xuISF28i2/uT6Ngl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Uwu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v:textbox>
                </v:shape>
                <v:shape id="Text Box 32" o:spid="_x0000_s1056" type="#_x0000_t202" style="position:absolute;left:5219;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VIMYA&#10;AADbAAAADwAAAGRycy9kb3ducmV2LnhtbESP3WoCMRSE7wu+QzgF72p2Wyl2NUpbKCpUxB+ovTsk&#10;x83i5mTZRN2+fSMUejnMzDfMZNa5WlyoDZVnBfkgA0Gsvam4VLDffTyMQISIbLD2TAp+KMBs2rub&#10;YGH8lTd02cZSJAiHAhXYGJtCyqAtOQwD3xAn7+hbhzHJtpSmxWuCu1o+ZtmzdFhxWrDY0Lslfdqe&#10;nYL1504fXubDr1Wj90f7tlqaHL+V6t93r2MQkbr4H/5rL4yCpxxuX9IP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VI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v:textbox>
                </v:shape>
                <v:shape id="Text Box 33" o:spid="_x0000_s1057" type="#_x0000_t202" style="position:absolute;left:6637;top:3374;width:27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LV8UA&#10;AADbAAAADwAAAGRycy9kb3ducmV2LnhtbESP3WoCMRSE7wu+QziCdzWrlVJXo9hCsUKl+APq3SE5&#10;bhY3J8sm1e3bN0Khl8PMfMNM562rxJWaUHpWMOhnIIi1NyUXCva798cXECEiG6w8k4IfCjCfdR6m&#10;mBt/4w1dt7EQCcIhRwU2xjqXMmhLDkPf18TJO/vGYUyyKaRp8JbgrpLDLHuWDktOCxZrerOkL9tv&#10;p+Drc6eP4+XosK71/mxf1yszwJNSvW67mICI1Mb/8F/7wyh4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6wt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v:textbox>
                </v:shape>
                <v:shape id="Text Box 34" o:spid="_x0000_s1058" type="#_x0000_t202" style="position:absolute;left:293;top:3212;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uzMYA&#10;AADbAAAADwAAAGRycy9kb3ducmV2LnhtbESPW2sCMRSE3wv+h3CEvtWsF0pdjaKF0gqV4gXUt0Ny&#10;3CxuTpZNqtt/3wiFPg4z8w0znbeuEldqQulZQb+XgSDW3pRcKNjv3p5eQISIbLDyTAp+KMB81nmY&#10;Ym78jTd03cZCJAiHHBXYGOtcyqAtOQw9XxMn7+wbhzHJppCmwVuCu0oOsuxZOiw5LVis6dWSvmy/&#10;nYKvz50+jt9Hh3Wt92e7XK9MH09KPXbbxQREpDb+h//aH0bBcAj3L+k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euz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v:textbox>
                </v:shape>
                <v:shape id="Text Box 35" o:spid="_x0000_s1059" type="#_x0000_t202" style="position:absolute;left:372;top:2952;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42uMUA&#10;AADbAAAADwAAAGRycy9kb3ducmV2LnhtbESP3WoCMRSE7wu+QzhC72pWK6WuRtFCaQuV4g+od4fk&#10;uFncnCybVNe3N0Khl8PMfMNMZq2rxJmaUHpW0O9lIIi1NyUXCrab96dXECEiG6w8k4IrBZhNOw8T&#10;zI2/8IrO61iIBOGQowIbY51LGbQlh6Hna+LkHX3jMCbZFNI0eElwV8lBlr1IhyWnBYs1vVnSp/Wv&#10;U/DzvdH70cdwt6z19mgXyy/Tx4NSj912PgYRqY3/4b/2p1HwPI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ja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v:textbox>
                </v:shape>
                <v:shape id="Text Box 36" o:spid="_x0000_s1060" type="#_x0000_t202" style="position:absolute;left:372;top:2702;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TI8YA&#10;AADbAAAADwAAAGRycy9kb3ducmV2LnhtbESP3WoCMRSE7wt9h3AKvdOstRZdjWKF0hYU8QfUu0Ny&#10;3CxuTpZNqtu3bwqFXg4z8w0zmbWuEldqQulZQa+bgSDW3pRcKNjv3jpDECEiG6w8k4JvCjCb3t9N&#10;MDf+xhu6bmMhEoRDjgpsjHUuZdCWHIaur4mTd/aNw5hkU0jT4C3BXSWfsuxFOiw5LVisaWFJX7Zf&#10;TsF6udPH0fvzYVXr/dm+rj5ND09KPT608zGISG38D/+1P4yC/gB+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KTI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v:textbox>
                </v:shape>
                <v:shape id="Text Box 37" o:spid="_x0000_s1061" type="#_x0000_t202" style="position:absolute;left:372;top:245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NVMUA&#10;AADbAAAADwAAAGRycy9kb3ducmV2LnhtbESP3WoCMRSE7wXfIRyhdzVrW6SuRrGF0gqV4g+od4fk&#10;uFncnCybVNe3b4SCl8PMfMNMZq2rxJmaUHpWMOhnIIi1NyUXCrabj8dXECEiG6w8k4IrBZhNu50J&#10;5sZfeEXndSxEgnDIUYGNsc6lDNqSw9D3NXHyjr5xGJNsCmkavCS4q+RTlg2lw5LTgsWa3i3p0/rX&#10;Kfj53uj96PNlt6z19mjflgszwINSD712PgYRqY338H/7yyh4Hs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0A1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v:textbox>
                </v:shape>
                <v:shape id="Text Box 38" o:spid="_x0000_s1062" type="#_x0000_t202" style="position:absolute;left:372;top:219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oz8YA&#10;AADbAAAADwAAAGRycy9kb3ducmV2LnhtbESP3WoCMRSE7wt9h3AKvdOstVhdjWKF0hYU8QfUu0Ny&#10;3CxuTpZNqtu3bwqFXg4z8w0zmbWuEldqQulZQa+bgSDW3pRcKNjv3jpDECEiG6w8k4JvCjCb3t9N&#10;MDf+xhu6bmMhEoRDjgpsjHUuZdCWHIaur4mTd/aNw5hkU0jT4C3BXSWfsmwgHZacFizWtLCkL9sv&#10;p2C93Onj6P35sKr1/mxfV5+mhyelHh/a+RhEpDb+h//aH0ZB/wV+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Zyoz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v:textbox>
                </v:shape>
                <v:shape id="Text Box 39" o:spid="_x0000_s1063" type="#_x0000_t202" style="position:absolute;left:372;top:1941;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8vcMA&#10;AADbAAAADwAAAGRycy9kb3ducmV2LnhtbERPy2oCMRTdC/2HcAvuOhm1lDo1ShWkFSrFB2h3l+Q6&#10;GTq5GSapjn/fLASXh/OezDpXizO1ofKsYJDlIIi1NxWXCva75dMriBCRDdaeScGVAsymD70JFsZf&#10;eEPnbSxFCuFQoAIbY1NIGbQlhyHzDXHiTr51GBNsS2lavKRwV8thnr9IhxWnBosNLSzp3+2fU/D9&#10;tdPH8cfzYd3o/cnO1yszwB+l+o/d+xuISF28i2/uT6Ngl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M8v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v:textbox>
                </v:shape>
                <v:shape id="Text Box 40" o:spid="_x0000_s1064" type="#_x0000_t202" style="position:absolute;left:372;top:168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ZJsUA&#10;AADbAAAADwAAAGRycy9kb3ducmV2LnhtbESP3WoCMRSE7wu+QzhC72rWWoquRmkL0hYq4g+od4fk&#10;uFncnCybVNe3N0Khl8PMfMNMZq2rxJmaUHpW0O9lIIi1NyUXCrab+dMQRIjIBivPpOBKAWbTzsME&#10;c+MvvKLzOhYiQTjkqMDGWOdSBm3JYej5mjh5R984jEk2hTQNXhLcVfI5y16lw5LTgsWaPizp0/rX&#10;KVj+bPR+9PmyW9R6e7Tvi2/Tx4NSj932bQwiUhv/w3/tL6NgMIL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5km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v:textbox>
                </v:shape>
                <v:shape id="Text Box 41" o:spid="_x0000_s1065" type="#_x0000_t202" style="position:absolute;left:372;top:1431;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DxsIA&#10;AADbAAAADwAAAGRycy9kb3ducmV2LnhtbERPy2oCMRTdF/yHcAV3NaNIqaNRbEG0UBEfoO4uyXUy&#10;OLkZJlGnf98sCl0ezns6b10lHtSE0rOCQT8DQay9KblQcDwsX99BhIhssPJMCn4owHzWeZlibvyT&#10;d/TYx0KkEA45KrAx1rmUQVtyGPq+Jk7c1TcOY4JNIU2DzxTuKjnMsjfpsOTUYLGmT0v6tr87Bdvv&#10;gz6PV6PTptbHq/3YfJkBXpTqddvFBESkNv6L/9xro2CU1qc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0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v:textbox>
                </v:shape>
                <v:shape id="Text Box 42" o:spid="_x0000_s1066" type="#_x0000_t202" style="position:absolute;left:372;top:117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XcUA&#10;AADbAAAADwAAAGRycy9kb3ducmV2LnhtbESP3WoCMRSE7wt9h3AK3tXsFpG6NUpbKCoo4g9U7w7J&#10;cbN0c7Jsoq5v3xQKXg4z8w0znnauFhdqQ+VZQd7PQBBrbyouFex3X8+vIEJENlh7JgU3CjCdPD6M&#10;sTD+yhu6bGMpEoRDgQpsjE0hZdCWHIa+b4iTd/Ktw5hkW0rT4jXBXS1fsmwoHVacFiw29GlJ/2zP&#10;TsF6udOH0WzwvWr0/mQ/VguT41Gp3lP3/gYiUhfv4f/23CgY5PD3Jf0AO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P+Zd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v:textbox>
                </v:shape>
                <v:shape id="Text Box 43" o:spid="_x0000_s1067" type="#_x0000_t202" style="position:absolute;left:372;top:91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14KsUA&#10;AADbAAAADwAAAGRycy9kb3ducmV2LnhtbESP3WoCMRSE7wt9h3AKvatZRaRdjWIFqYIi/kD17pAc&#10;N0s3J8sm6vr2TaHg5TAz3zCjSesqcaUmlJ4VdDsZCGLtTcmFgsN+/vYOIkRkg5VnUnCnAJPx89MI&#10;c+NvvKXrLhYiQTjkqMDGWOdSBm3JYej4mjh5Z984jEk2hTQN3hLcVbKXZQPpsOS0YLGmmSX9s7s4&#10;BZvVXh8/vvrf61ofzvZzvTRdPCn1+tJOhyAitfER/m8vjIJ+D/6+pB8gx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7Xgq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v:textbox>
                </v:shape>
                <v:shape id="Text Box 44" o:spid="_x0000_s1068" type="#_x0000_t202" style="position:absolute;left:372;top:67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HdscUA&#10;AADbAAAADwAAAGRycy9kb3ducmV2LnhtbESP3WoCMRSE7wu+QzhC72pWK6WuRtFCaQuV4g+od4fk&#10;uFncnCybVNe3N0Khl8PMfMNMZq2rxJmaUHpW0O9lIIi1NyUXCrab96dXECEiG6w8k4IrBZhNOw8T&#10;zI2/8IrO61iIBOGQowIbY51LGbQlh6Hna+LkHX3jMCbZFNI0eElwV8lBlr1IhyWnBYs1vVnSp/Wv&#10;U/DzvdH70cdwt6z19mgXyy/Tx4NSj912PgYRqY3/4b/2p1EwfIb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d2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v:textbox>
                </v:shape>
                <v:shape id="Text Box 45" o:spid="_x0000_s1069" type="#_x0000_t202" style="position:absolute;left:372;top:418;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FxcUA&#10;AADbAAAADwAAAGRycy9kb3ducmV2LnhtbESP3WoCMRSE74W+QzgF7zSrLKVujdIWRAtK8Qeqd4fk&#10;uFm6OVk2Ude3bwqFXg4z8w0znXeuFldqQ+VZwWiYgSDW3lRcKjjsF4NnECEiG6w9k4I7BZjPHnpT&#10;LIy/8Zauu1iKBOFQoAIbY1NIGbQlh2HoG+LknX3rMCbZltK0eEtwV8txlj1JhxWnBYsNvVvS37uL&#10;U/C53uvjZJl/bRp9ONu3zYcZ4Ump/mP3+gIiUhf/w3/tlVGQ5/D7Jf0A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SEX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v:textbox>
                </v:shape>
                <v:shape id="Text Box 46" o:spid="_x0000_s1070" type="#_x0000_t202" style="position:absolute;left:372;top:16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TgXsUA&#10;AADbAAAADwAAAGRycy9kb3ducmV2LnhtbESP3WoCMRSE7wu+QzhC72pW0VJXo2ihtEKl+APq3SE5&#10;bhY3J8sm1e3bN0Khl8PMfMNM562rxJWaUHpW0O9lIIi1NyUXCva7t6cXECEiG6w8k4IfCjCfdR6m&#10;mBt/4w1dt7EQCcIhRwU2xjqXMmhLDkPP18TJO/vGYUyyKaRp8JbgrpKDLHuWDktOCxZrerWkL9tv&#10;p+Drc6eP4/fhYV3r/dku1yvTx5NSj912MQERqY3/4b/2h1EwHMH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OBe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v:textbox>
                </v:shape>
                <v:shape id="Text Box 47" o:spid="_x0000_s1071" type="#_x0000_t202" style="position:absolute;left:293;top:14;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Z+KcUA&#10;AADbAAAADwAAAGRycy9kb3ducmV2LnhtbESP3WoCMRSE74W+QziF3mlWEWlXo1ihVKEi/kD17pAc&#10;N0s3J8sm1e3bG6Hg5TAz3zCTWesqcaEmlJ4V9HsZCGLtTcmFgsP+o/sKIkRkg5VnUvBHAWbTp84E&#10;c+OvvKXLLhYiQTjkqMDGWOdSBm3JYej5mjh5Z984jEk2hTQNXhPcVXKQZSPpsOS0YLGmhSX9s/t1&#10;CjZfe318+xx+r2t9ONv39cr08aTUy3M7H4OI1MZH+L+9NAqGI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1n4p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v:textbox>
                </v:shape>
                <v:shape id="Text Box 48" o:spid="_x0000_s1072" type="#_x0000_t202" style="position:absolute;left:3556;top:3495;width:248;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bssUA&#10;AADbAAAADwAAAGRycy9kb3ducmV2LnhtbESP3WoCMRSE7wu+QzhC72pWEVtXo2ihtEKl+APq3SE5&#10;bhY3J8sm1e3bN0Khl8PMfMNM562rxJWaUHpW0O9lIIi1NyUXCva7t6cXECEiG6w8k4IfCjCfdR6m&#10;mBt/4w1dt7EQCcIhRwU2xjqXMmhLDkPP18TJO/vGYUyyKaRp8JbgrpKDLBtJhyWnBYs1vVrSl+23&#10;U/D1udPH8fvwsK71/myX65Xp40mpx2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tu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gramStart"/>
                        <w:r>
                          <w:rPr>
                            <w:rFonts w:ascii="Times New Roman" w:hAnsi="Times New Roman" w:cs="Times New Roman"/>
                            <w:color w:val="000000"/>
                            <w:sz w:val="12"/>
                            <w:szCs w:val="12"/>
                          </w:rPr>
                          <w:t>cm-1</w:t>
                        </w:r>
                        <w:proofErr w:type="gramEnd"/>
                      </w:p>
                    </w:txbxContent>
                  </v:textbox>
                </v:shape>
                <v:shape id="Text Box 49" o:spid="_x0000_s1073" type="#_x0000_t202" style="position:absolute;left:106;top:1706;width:194;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wMIA&#10;AADbAAAADwAAAGRycy9kb3ducmV2LnhtbERPy2oCMRTdF/yHcAV3NaNIqaNRbEG0UBEfoO4uyXUy&#10;OLkZJlGnf98sCl0ezns6b10lHtSE0rOCQT8DQay9KblQcDwsX99BhIhssPJMCn4owHzWeZlibvyT&#10;d/TYx0KkEA45KrAx1rmUQVtyGPq+Jk7c1TcOY4JNIU2DzxTuKjnMsjfpsOTUYLGmT0v6tr87Bdvv&#10;gz6PV6PTptbHq/3YfJkBXpTqddvFBESkNv6L/9xro2CUxqY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BU/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v:textbox>
                </v:shape>
                <v:shape id="Freeform 50" o:spid="_x0000_s1074" style="position:absolute;left:588;top:162;width:6271;height:2764;visibility:visible;mso-wrap-style:none;v-text-anchor:middle" coordsize="7635,3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AIoMQA&#10;AADbAAAADwAAAGRycy9kb3ducmV2LnhtbESPX2vCQBDE3wt+h2MFX0q9NC1SU0+RgtCHovgP+7jk&#10;1iSY2wu5rcZv7wkFH4eZ+Q0zmXWuVmdqQ+XZwOswAUWce1txYWC3Xbx8gAqCbLH2TAauFGA27T1N&#10;MLP+wms6b6RQEcIhQwOlSJNpHfKSHIahb4ijd/StQ4myLbRt8RLhrtZpkoy0w4rjQokNfZWUnzZ/&#10;zsBPKng9/K60k+VxlO53h+eQvxkz6HfzT1BCnTzC/+1va+B9DPcv8Qfo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gCKDEAAAA2wAAAA8AAAAAAAAAAAAAAAAAmAIAAGRycy9k&#10;b3ducmV2LnhtbFBLBQYAAAAABAAEAPUAAACJAwAAAAA=&#10;" path="m,50r10,l10,50r11,l21,50r11,l32,50r11,l43,50r11,l54,50r11,l65,50r10,l75,50r11,l86,50,97,60r,l108,60r,l119,60r,l130,60r,l140,60r,l151,60r,l162,60r,l173,70r,l184,70r,l195,80r,l205,80r,l216,80r,l227,80r,l238,80r,l249,90r,l260,90r,l270,90r,l281,80r,l292,80r,l303,80r,l314,80r,l325,80r,-10l335,90r,l346,120r,-10l357,130r,-10l368,220r,39l379,210r,l389,249r,l400,200r,10l411,180r,l422,170r,l433,190r,-10l444,170r,l454,180r,l465,200r,l476,220r,l487,239r,l498,269r,l509,299r,l519,339r,l530,369r,l541,409r,l552,479r,l563,509r,l574,569r,l584,629r,l595,679r,l606,739r,l617,789r,l628,839r,l639,899r,l649,939r,l660,988r,l671,1048r,l682,1088r,l693,1138r,l704,1188r,l714,1218r,l725,1268r,l736,1318r,l747,1358r,l758,1408r,l769,1438r,l779,1468r,l790,1478r,l801,1478r,l812,1498r,l823,1508r,-10l834,1478r,l844,1448r,l855,1418r,l866,1388r,l877,1338r,l888,1318r,l899,1298r,10l909,1288r,l920,1318r,l931,1368r,l942,1468r,l953,1668r,l963,1867r,l974,2067r,l985,2107r,l996,2127r,l1007,2167r,l1018,2217r,l1028,2147r,l1039,1987r,l1050,1897r,-10l1061,1897r,l1072,1907r,-10l1083,1897r,l1093,1877r,l1104,1837r,l1115,1777r,l1126,1668r,l1137,1548r,l1148,1448r,l1158,1388r,l1169,1338r,l1180,1348r,l1191,1308r,l1202,1198r,l1213,1098r,l1223,1018r,l1234,949r,l1245,869r,-10l1256,869r,l1267,1038r,20l1278,988r,l1288,849r,l1299,789r,l1310,729r,l1321,719r,l1332,799r,l1343,949r,l1353,1038r,-10l1364,939r,l1375,909r,l1386,869r,l1397,829r,l1408,799r,l1418,839r,-10l1429,839r,l1440,978r,60l1451,978r,l1462,699r,l1472,619r,l1483,589r,10l1494,639r,l1505,699r,l1516,849r,l1527,1018r,l1537,1098r,l1548,1158r,l1559,1388r,l1570,1638r,l1581,1787r,l1592,1448r,l1602,949r,l1613,739r,l1624,639r,l1635,519r,l1646,469r,l1657,539r,l1667,869r,l1678,1108r,-20l1689,759r,l1700,479r,l1711,309r,l1722,230r,l1732,170r,l1743,140r,l1754,120r,l1765,130r,l1776,130r,l1787,120r,l1797,100r,l1808,80r,l1819,70r,l1830,60r,l1841,60r,l1852,50r,l1862,40r,l1873,40r,l1884,40r,l1895,30r,l1906,40r,l1917,40r,l1927,40r,l1938,30r,l1949,40r,l1960,30r,l1971,40r,l1982,50r,-10l1992,40r,l2003,40r,l2014,40r,l2025,50r,l2036,50r,l2046,50r,l2057,60r,l2068,70r,10l2079,70r,l2090,50r,l2101,40r,l2111,30r,l2122,40r,l2133,40r,l2144,30r,l2155,30r,l2166,30r,l2176,30r,l2187,30r,l2198,30r,l2209,30r,l2220,30r,10l2231,30r,l2241,40r,l2252,40r,l2263,40r,l2274,40r,l2285,40r,l2296,40r,l2306,40r,l2317,50r,l2328,60r,l2339,60r,l2350,70r,l2361,80r,l2371,90r,l2382,100r,l2393,100r,l2404,110r,l2415,120r,l2426,130r,l2436,140r,l2447,150r,l2458,150r,l2469,150r,l2480,150r,l2491,140r,l2501,130r,l2512,110r,l2523,110r,l2534,100r,l2545,100r,l2555,100r,l2566,100r,l2577,110r,l2588,110r,l2599,110r,l2610,110r,l2620,120r,l2631,120r,l2642,130r,l2653,140r,l2664,140r,l2675,150r,l2685,160r,l2696,170r,l2707,170r,l2718,180r,l2729,180r,l2740,200r,l2750,210r,l2761,220r,l2772,220r,l2783,230r,l2794,239r,l2805,249r,l2815,249r,l2826,259r,l2837,249r,10l2848,249r,l2859,249r,l2870,239r,l2880,230r,l2891,220r,l2902,210r,10l2913,190r,l2924,170r,l2935,140r,l2945,130r,l2956,120r,l2967,110r,10l2978,110r,l2989,100r,l3000,100r,l3010,100r,l3021,100r,l3032,100r,l3043,100r,-10l3054,100r,l3065,100r,l3075,100r,l3086,100r,l3097,100r,l3108,90r,l3119,100r,l3129,100r,l3140,100r,l3151,110r,l3162,110r,l3173,120r,l3184,120r,l3194,130r,l3205,130r,l3216,140r,l3227,140r,l3238,150r,l3249,150r,l3259,150r,l3270,140r,l3281,150r,l3292,140r,l3303,140r,l3314,130r,l3324,130r,l3335,120r,l3346,110r,l3357,100r,l3368,100r,l3379,90r,l3389,80r,l3400,80r,l3411,70r,l3422,70r,l3433,60r,l3444,60r,l3454,60r,l3465,60r,l3476,60r,l3487,60r,l3498,70r,l3509,70r,l3519,80r,l3530,80r,l3541,100r,l3552,110r,l3563,120r,l3574,140r,l3584,150r,l3595,180r,l3606,200r,l3617,220r,l3628,239r,l3638,269r,l3649,289r,l3660,319r,l3671,359r,l3682,389r,l3693,409r,l3703,439r,l3714,479r,l3725,529r,l3736,519r,l3747,559r,l3758,589r,l3768,649r,l3779,669r,10l3790,669r,10l3801,649r,l3812,569r,20l3823,559r,l3833,589r,l3844,539r,l3855,519r,l3866,479r,l3877,539r,l3888,559r,l3898,589r,-20l3909,629r,l3920,709r,l3931,829r,l3942,1128r,l3953,1568r,l3963,2367r,l3974,2696r,50l3985,2586r,l3996,2247r,l4007,1797r,l4018,1548r,l4028,1458r,l4039,1438r,10l4050,1638r,l4061,1967r,l4072,2516r,l4083,2866r,l4093,2716r,-10l4104,2746r,l4115,2407r,l4126,1937r,l4137,1757r,l4148,1578r,l4158,1398r,l4169,1298r,l4180,1248r,l4191,1198r,l4202,1138r,l4212,1188r,l4223,1248r,l4234,1568r,l4245,1967r,l4256,2067r,-40l4267,1887r,l4277,1797r,l4288,1408r,l4299,998r,l4310,799r,l4321,599r,l4332,459r,l4342,439r,10l4353,339r,-20l4364,399r,l4375,449r,-10l4386,589r,l4397,859r,l4407,1907r,l4418,3215r,l4429,3455r,-230l4440,2257r,l4451,1767r,l4462,1578r,l4472,1628r,l4483,1757r,l4494,1867r,-20l4505,1747r,l4516,1638r,l4527,1528r,20l4537,2087r,l4548,2616r,l4559,3196r,19l4570,2906r,l4581,1927r,l4592,1638r,-30l4602,1678r,l4613,2197r,l4624,2726r,l4635,3345r,l4646,3775r,l4657,3875r,l4667,3575r,l4678,3076r,l4689,2806r,l4700,2377r,l4711,1827r,l4721,1498r,l4732,1318r,-10l4743,1388r,l4754,1498r,l4765,1648r,l4776,1897r,l4786,2077r,20l4797,2067r,l4808,1757r,l4819,1318r,l4830,1128r,l4841,969r,l4851,769r,l4862,609r,l4873,479r,l4884,399r,l4895,279r,l4906,110r,l4916,30r,l4927,40r,l4938,130r,l4949,180r,l4960,239r,l4971,200r,l4981,130r,l4992,80r,l5003,110r,l5014,160r,l5025,120r,l5036,70r,-10l5046,80r,l5057,190r,l5068,359r,l5079,829r,l5090,1448r,l5101,1807r,l5111,2027r,l5122,1648r,l5133,1248r,-20l5144,1258r,l5155,1508r,l5166,1588r,-40l5176,1368r,l5187,1208r,l5198,1138r,l5209,1118r,l5220,1228r,l5231,1478r,l5241,1708r,l5252,1847r,-10l5263,1638r,l5274,1608r,20l5285,1767r,20l5295,1708r,l5306,1658r,40l5317,2017r,l5328,2656r,l5339,3345r,l5350,3855r,l5360,3945r,-70l5371,3235r,l5382,2646r,l5393,2476r,10l5404,2716r,l5415,2906r,l5425,3056r,l5436,3126r,l5447,3096r,l5458,3016r,l5469,2636r,l5480,2217r,l5490,1987r,l5501,1757r,l5512,1628r,-10l5523,1628r,l5534,1857r,l5545,2247r,l5555,2357r,l5566,2057r,l5577,1668r,l5588,1518r,l5599,1448r,l5610,1428r,l5620,1398r,l5631,1368r,l5642,1428r,10l5653,1398r,l5664,1308r,l5675,1148r,l5685,1048r,l5696,1028r,l5707,1188r,l5718,1907r,l5729,2277r,l5740,1797r,l5750,1278r,l5761,1068r,l5772,909r,l5783,879r,l5794,849r,l5804,759r,l5815,719r,l5826,659r,l5837,569r,l5848,479r,l5859,389r,l5869,339r,l5880,230r,l5891,170r,l5902,140r,l5913,100r,l5924,100r,l5934,80r,l5945,60r,l5956,30r,l5967,20r,l5978,50r,l5989,70r,l5999,70r,l6010,80r,l6021,100r,l6032,90r,l6043,70r,l6054,70r,l6064,70r,l6075,60r,l6086,60r,l6097,60r,l6108,70r,l6119,90r,l6129,160r,l6140,249r,l6151,349r,l6162,509r,l6173,719r,20l6184,569r,l6194,439r,l6205,489r,l6216,659r,l6227,1028r,l6238,1338r,30l6249,1338r,l6259,969r,l6270,599r,l6281,439r,l6292,389r,l6303,369r,l6314,419r,l6324,469r,l6335,419r,l6346,459r,l6357,619r,l6368,1068r,l6378,1977r,l6389,2566r,100l6400,2506r,l6411,2077r,l6422,1817r,l6433,1308r,l6443,1008r,l6454,879r,l6465,729r,l6476,589r,l6487,469r,l6498,299r,l6508,180r,l6519,110r,l6530,70r,l6541,60r,l6552,70r,l6563,120r,l6573,289r,l6584,439r,l6595,459r,l6606,729r,l6617,1068r,l6628,959r,l6638,539r,l6649,180r,l6660,70r,l6671,40r,10l6682,110r,l6693,160r,20l6703,150r,l6714,80r,l6725,60r,l6736,70r,l6747,130r,l6758,200r,l6768,319r,l6779,849r,l6790,1188r,l6801,1088r,l6812,709r,l6823,299r,l6833,220r,l6844,239r,-9l6855,110r,110l6866,519r,40l6877,509r,l6887,339r,l6898,230r,l6909,140r,l6920,100r,l6931,80r,l6942,80r,l6952,90r,l6963,80r,-10l6974,80r,l6985,60r,10l6996,190r,l7007,259r,l7017,299r,l7028,489r,l7039,569r,l7050,319r,l7061,150r,l7072,130r,10l7082,259r,l7093,230r,-10l7104,259r,l7115,339r,l7126,230r,l7137,140r,l7147,110r,l7158,90r,l7169,80r,10l7180,100r,l7191,210r,l7202,279r,-30l7212,130r,l7223,50r,l7234,40r,l7245,50r,l7256,40r,l7267,50r,l7277,80r,l7288,80r,l7299,40r,l7310,20r,l7321,20r,l7332,60r,l7342,130r,l7353,220r,39l7364,210r,l7375,70r,l7386,30r,l7397,20r,l7407,40r,l7418,50r,l7429,100r,20l7440,90r,l7451,20r,-10l7461,30r,l7472,110r,l7483,140r,l7494,180r,l7505,90r,l7516,r,l7526,20r,l7537,30r,-10l7548,20r,l7559,30r,l7570,20r,l7581,20r,l7591,20r,l7602,10r,l7613,10r,l7624,10r,l7635,10e" filled="f" strokecolor="olive" strokeweight=".26mm">
                  <v:stroke endcap="square"/>
                  <v:path o:connecttype="custom" o:connectlocs="98,42;205,63;302,181;409,188;507,553;614,951;711,972;818,1490;916,1245;1023,609;1120,658;1227,448;1325,518;1432,98;1529,28;1636,28;1734,21;1841,28;1939,56;2046,98;2144,77;2250,140;2348,174;2455,70;2553,63;2660,105;2757,70;2864,42;2962,140;3069,364;3166,364;3273,1812;3371,1924;3478,1099;3575,224;3682,1231;3780,1176;3887,923;3984,539;4091,91;4190,1266;4296,1036;4394,2701;4501,1553;4599,1015;4706,1595;4803,336;4910,35;5008,42;5115,720;5212,322;5319,413;5417,322;5524,42;5621,161;5728,56;5826,154;5933,35;6030,91;6137,77;6235,14" o:connectangles="0,0,0,0,0,0,0,0,0,0,0,0,0,0,0,0,0,0,0,0,0,0,0,0,0,0,0,0,0,0,0,0,0,0,0,0,0,0,0,0,0,0,0,0,0,0,0,0,0,0,0,0,0,0,0,0,0,0,0,0,0"/>
                </v:shape>
                <v:shape id="Text Box 51" o:spid="_x0000_s1075" type="#_x0000_t202" style="position:absolute;left:1302;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VG8MA&#10;AADbAAAADwAAAGRycy9kb3ducmV2LnhtbERPy2oCMRTdC/2HcAvuOhnFljo1ShWkFSrFB2h3l+Q6&#10;GTq5GSapjn/fLASXh/OezDpXizO1ofKsYJDlIIi1NxWXCva75dMriBCRDdaeScGVAsymD70JFsZf&#10;eEPnbSxFCuFQoAIbY1NIGbQlhyHzDXHiTr51GBNsS2lavKRwV8thnr9IhxWnBosNLSzp3+2fU/D9&#10;tdPH8cfosG70/mTn65UZ4I9S/cfu/Q1EpC7exTf3p1Hwn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rVG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v:textbox>
                </v:shape>
                <v:line id="Line 52" o:spid="_x0000_s1076" style="position:absolute;flip:y;visibility:visible;mso-wrap-style:square" from="1413,1909" to="1413,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jimcQAAADbAAAADwAAAGRycy9kb3ducmV2LnhtbESPQWvCQBSE74L/YXmCN90ottToKiII&#10;SqGgbdHjI/uaDc2+Ddk1xvz6rlDwOMzMN8xy3dpSNFT7wrGCyTgBQZw5XXCu4OtzN3oD4QOyxtIx&#10;KbiTh/Wq31tiqt2Nj9ScQi4ihH2KCkwIVSqlzwxZ9GNXEUfvx9UWQ5R1LnWNtwi3pZwmyau0WHBc&#10;MFjR1lD2e7paBYd8P++6rX03XLhdMztfvy/dh1LDQbtZgAjUhmf4v73XCl4m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OKZxAAAANsAAAAPAAAAAAAAAAAA&#10;AAAAAKECAABkcnMvZG93bnJldi54bWxQSwUGAAAAAAQABAD5AAAAkgMAAAAA&#10;" strokecolor="red" strokeweight=".26mm">
                  <v:stroke joinstyle="miter" endcap="square"/>
                </v:line>
                <v:shape id="Text Box 53" o:spid="_x0000_s1077" type="#_x0000_t202" style="position:absolute;left:1505;top:105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u98UA&#10;AADbAAAADwAAAGRycy9kb3ducmV2LnhtbESP3WoCMRSE7wu+QziCdzWr1FJXo9hCsUKl+APq3SE5&#10;bhY3J8sm1e3bN0Khl8PMfMNM562rxJWaUHpWMOhnIIi1NyUXCva798cXECEiG6w8k4IfCjCfdR6m&#10;mBt/4w1dt7EQCcIhRwU2xjqXMmhLDkPf18TJO/vGYUyyKaRp8JbgrpLDLHuWDktOCxZrerOkL9tv&#10;p+Drc6eP4+XTYV3r/dm+rldmgCelet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NO73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v:textbox>
                </v:shape>
                <v:line id="Line 54" o:spid="_x0000_s1078" style="position:absolute;flip:y;visibility:visible;mso-wrap-style:square" from="1615,969" to="1615,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bZdcUAAADbAAAADwAAAGRycy9kb3ducmV2LnhtbESP3WrCQBSE7wt9h+UUetdsqm3R6CpF&#10;ECwFwT/08pA9ZoPZsyG7xjRP3xUKvRxm5htmOu9sJVpqfOlYwWuSgiDOnS65ULDfLV9GIHxA1lg5&#10;JgU/5GE+e3yYYqbdjTfUbkMhIoR9hgpMCHUmpc8NWfSJq4mjd3aNxRBlU0jd4C3CbSUHafohLZYc&#10;FwzWtDCUX7ZXq+CrWI37fmG/DZdu2b4dr4dTv1bq+an7nIAI1IX/8F97pRW8D+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bZdcUAAADbAAAADwAAAAAAAAAA&#10;AAAAAAChAgAAZHJzL2Rvd25yZXYueG1sUEsFBgAAAAAEAAQA+QAAAJMDAAAAAA==&#10;" strokecolor="red" strokeweight=".26mm">
                  <v:stroke joinstyle="miter" endcap="square"/>
                </v:line>
                <v:shape id="Text Box 55" o:spid="_x0000_s1079" type="#_x0000_t202" style="position:absolute;left:1567;top:116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GMUA&#10;AADbAAAADwAAAGRycy9kb3ducmV2LnhtbESP3WoCMRSE7wu+QzhC72pW0VJXo2ihtEKl+APq3SE5&#10;bhY3J8sm1e3bN0Khl8PMfMNM562rxJWaUHpW0O9lIIi1NyUXCva7t6cXECEiG6w8k4IfCjCfdR6m&#10;mBt/4w1dt7EQCcIhRwU2xjqXMmhLDkPP18TJO/vGYUyyKaRp8JbgrpKDLHuWDktOCxZrerWkL9tv&#10;p+Drc6eP4/fhYV3r/dku1yvTx5NSj9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kdM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v:textbox>
                </v:shape>
                <v:line id="Line 56" o:spid="_x0000_s1080" style="position:absolute;flip:y;visibility:visible;mso-wrap-style:square" from="1677,953" to="1677,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kmsQAAADbAAAADwAAAGRycy9kb3ducmV2LnhtbESPQWvCQBSE7wX/w/KE3upG0aKpq4gg&#10;WASh2mKPj+wzG8y+Ddk1xvx6t1DwOMzMN8x82dpSNFT7wrGC4SABQZw5XXCu4Pu4eZuC8AFZY+mY&#10;FNzJw3LRe5ljqt2Nv6g5hFxECPsUFZgQqlRKnxmy6AeuIo7e2dUWQ5R1LnWNtwi3pRwlybu0WHBc&#10;MFjR2lB2OVytgs98O+u6td0ZLtymGZ+uP7/dXqnXfrv6ABGoDc/wf3urFUwm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o+SaxAAAANsAAAAPAAAAAAAAAAAA&#10;AAAAAKECAABkcnMvZG93bnJldi54bWxQSwUGAAAAAAQABAD5AAAAkgMAAAAA&#10;" strokecolor="red" strokeweight=".26mm">
                  <v:stroke joinstyle="miter" endcap="square"/>
                </v:line>
                <v:shape id="Text Box 57" o:spid="_x0000_s1081" type="#_x0000_t202" style="position:absolute;left:1645;top:127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9MUA&#10;AADbAAAADwAAAGRycy9kb3ducmV2LnhtbESP3WoCMRSE7wXfIRyhdzVraaWuRrGF0gqV4g+od4fk&#10;uFncnCybVNe3b4SCl8PMfMNMZq2rxJmaUHpWMOhnIIi1NyUXCrabj8dXECEiG6w8k4IrBZhNu50J&#10;5sZfeEXndSxEgnDIUYGNsc6lDNqSw9D3NXHyjr5xGJNsCmkavCS4q+RTlg2lw5LTgsWa3i3p0/rX&#10;Kfj53uj96PN5t6z19mjflgszwINSD712PgYRqY338H/7yyh4Gc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j0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v:textbox>
                </v:shape>
                <v:line id="Line 58" o:spid="_x0000_s1082" style="position:absolute;flip:y;visibility:visible;mso-wrap-style:square" from="1756,953" to="1756,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3fdsUAAADbAAAADwAAAGRycy9kb3ducmV2LnhtbESP3WrCQBSE7wt9h+UUetdsKrbV6CpF&#10;ECwFwT/08pA9ZoPZsyG7xjRP3xUKvRxm5htmOu9sJVpqfOlYwWuSgiDOnS65ULDfLV9GIHxA1lg5&#10;JgU/5GE+e3yYYqbdjTfUbkMhIoR9hgpMCHUmpc8NWfSJq4mjd3aNxRBlU0jd4C3CbSUHafouLZYc&#10;FwzWtDCUX7ZXq+CrWI37fmG/DZdu2Q6P18OpXyv1/NR9TkAE6sJ/+K+90grePuD+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3fdsUAAADbAAAADwAAAAAAAAAA&#10;AAAAAAChAgAAZHJzL2Rvd25yZXYueG1sUEsFBgAAAAAEAAQA+QAAAJMDAAAAAA==&#10;" strokecolor="red" strokeweight=".26mm">
                  <v:stroke joinstyle="miter" endcap="square"/>
                </v:line>
                <v:shape id="Text Box 59" o:spid="_x0000_s1083" type="#_x0000_t202" style="position:absolute;left:1751;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ZHcMA&#10;AADbAAAADwAAAGRycy9kb3ducmV2LnhtbERPy2oCMRTdC/2HcAvuOhnFljo1ShWkFSrFB2h3l+Q6&#10;GTq5GSapjn/fLASXh/OezDpXizO1ofKsYJDlIIi1NxWXCva75dMriBCRDdaeScGVAsymD70JFsZf&#10;eEPnbSxFCuFQoAIbY1NIGbQlhyHzDXHiTr51GBNsS2lavKRwV8thnr9IhxWnBosNLSzp3+2fU/D9&#10;tdPH8cfosG70/mTn65UZ4I9S/cfu/Q1EpC7exTf3p1Hwn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zZH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v:textbox>
                </v:shape>
                <v:line id="Line 60" o:spid="_x0000_s1084" style="position:absolute;flip:y;visibility:visible;mso-wrap-style:square" from="1861,1561" to="186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7un8UAAADbAAAADwAAAGRycy9kb3ducmV2LnhtbESPQWvCQBSE7wX/w/KE3upGqVJjNiKC&#10;YBEKtS3t8ZF9ZoPZtyG7xjS/vlsQPA4z8w2TrXtbi45aXzlWMJ0kIIgLpysuFXx+7J5eQPiArLF2&#10;TAp+ycM6Hz1kmGp35XfqjqEUEcI+RQUmhCaV0heGLPqJa4ijd3KtxRBlW0rd4jXCbS1nSbKQFiuO&#10;CwYb2hoqzseLVfBa7pfDsLUHw5Xbdc/fl6+f4U2px3G/WYEI1Id7+NbeawXz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7un8UAAADbAAAADwAAAAAAAAAA&#10;AAAAAAChAgAAZHJzL2Rvd25yZXYueG1sUEsFBgAAAAAEAAQA+QAAAJMDAAAAAA==&#10;" strokecolor="red" strokeweight=".26mm">
                  <v:stroke joinstyle="miter" endcap="square"/>
                </v:line>
                <v:shape id="Text Box 61" o:spid="_x0000_s1085" type="#_x0000_t202" style="position:absolute;left:1829;top:139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fpsIA&#10;AADbAAAADwAAAGRycy9kb3ducmV2LnhtbERPXWvCMBR9F/Yfwh3sTVNliOuayhRkGygyFba9XZJr&#10;U9bclCbT+u/Ng+Dj4XwX89414kRdqD0rGI8yEMTam5orBYf9ajgDESKywcYzKbhQgHn5MCgwN/7M&#10;X3TaxUqkEA45KrAxtrmUQVtyGEa+JU7c0XcOY4JdJU2H5xTuGjnJsql0WHNqsNjS0pL+2/07Bdv1&#10;Xv+8vD9/b1p9ONrF5tOM8Vepp8f+7RVEpD7exTf3h1EwTe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xh+m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v:textbox>
                </v:shape>
                <v:line id="Line 62" o:spid="_x0000_s1086" style="position:absolute;flip:y;visibility:visible;mso-wrap-style:square" from="1940,1010" to="1940,1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QoJMUAAADbAAAADwAAAGRycy9kb3ducmV2LnhtbESP3WrCQBSE7wu+w3KE3tVNpEiNrkEE&#10;wVIo1B/08pA9ZoPZsyG7xjRP3y0UejnMzDfMMu9tLTpqfeVYQTpJQBAXTldcKjgeti9vIHxA1lg7&#10;JgXf5CFfjZ6WmGn34C/q9qEUEcI+QwUmhCaT0heGLPqJa4ijd3WtxRBlW0rd4iPCbS2nSTK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PQoJMUAAADbAAAADwAAAAAAAAAA&#10;AAAAAAChAgAAZHJzL2Rvd25yZXYueG1sUEsFBgAAAAAEAAQA+QAAAJMDAAAAAA==&#10;" strokecolor="red" strokeweight=".26mm">
                  <v:stroke joinstyle="miter" endcap="square"/>
                </v:line>
                <v:shape id="Text Box 63" o:spid="_x0000_s1087" type="#_x0000_t202" style="position:absolute;left:3700;top:241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gkSsUA&#10;AADbAAAADwAAAGRycy9kb3ducmV2LnhtbESP3WoCMRSE74W+QzgF7zSrFGlXo9hCqUJF/IHq3SE5&#10;bpZuTpZN1O3bG6Hg5TAz3zCTWesqcaEmlJ4VDPoZCGLtTcmFgv3us/cKIkRkg5VnUvBHAWbTp84E&#10;c+OvvKHLNhYiQTjkqMDGWOdSBm3JYej7mjh5J984jEk2hTQNXhPcVXKYZSPpsOS0YLGmD0v6d3t2&#10;CtbfO314+3r5WdV6f7Lvq6UZ4FGp7nM7H4OI1MZH+L+9M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CRK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v:textbox>
                </v:shape>
                <v:line id="Line 64" o:spid="_x0000_s1088" style="position:absolute;flip:y;visibility:visible;mso-wrap-style:square" from="3810,2338" to="3810,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oTyMQAAADbAAAADwAAAGRycy9kb3ducmV2LnhtbESPQWvCQBSE7wX/w/KE3upGLVKjq4gg&#10;WAoFraLHR/aZDWbfhuwa0/z6bkHwOMzMN8x82dpSNFT7wrGC4SABQZw5XXCu4PCzefsA4QOyxtIx&#10;KfglD8tF72WOqXZ33lGzD7mIEPYpKjAhVKmUPjNk0Q9cRRy9i6sthijrXOoa7xFuSzlKkom0WHBc&#10;MFjR2lB23d+sgs98O+26tf0yXLhN8366Hc/dt1Kv/XY1AxGoDc/wo73VCiZj+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hPIxAAAANsAAAAPAAAAAAAAAAAA&#10;AAAAAKECAABkcnMvZG93bnJldi54bWxQSwUGAAAAAAQABAD5AAAAkgMAAAAA&#10;" strokecolor="red" strokeweight=".26mm">
                  <v:stroke joinstyle="miter" endcap="square"/>
                </v:line>
                <v:shape id="Text Box 65" o:spid="_x0000_s1089" type="#_x0000_t202" style="position:absolute;left:3788;top:252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0ZpcUA&#10;AADbAAAADwAAAGRycy9kb3ducmV2LnhtbESP3WoCMRSE74W+QziF3mlWEWlXo1ihVKEi/kD17pAc&#10;N0s3J8sm1e3bG6Hg5TAz3zCTWesqcaEmlJ4V9HsZCGLtTcmFgsP+o/sKIkRkg5VnUvBHAWbTp84E&#10;c+OvvKXLLhYiQTjkqMDGWOdSBm3JYej5mjh5Z984jEk2hTQNXhPcVXKQZSPpsOS0YLGmhSX9s/t1&#10;CjZfe318+xx+r2t9ONv39cr08aTUy3M7H4OI1MZH+L+9N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Rml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v:textbox>
                </v:shape>
                <v:line id="Line 66" o:spid="_x0000_s1090" style="position:absolute;flip:y;visibility:visible;mso-wrap-style:square" from="3898,2442" to="3898,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8uJ8QAAADbAAAADwAAAGRycy9kb3ducmV2LnhtbESPQWvCQBSE7wX/w/KE3upGsVKjq4gg&#10;WAoFraLHR/aZDWbfhuwa0/z6bkHwOMzMN8x82dpSNFT7wrGC4SABQZw5XXCu4PCzefsA4QOyxtIx&#10;KfglD8tF72WOqXZ33lGzD7mIEPYpKjAhVKmUPjNk0Q9cRRy9i6sthijrXOoa7xFuSzlKkom0WHBc&#10;MFjR2lB23d+sgs98O+26tf0yXLhNMz7djufuW6nXfruagQjUhmf40d5qBZN3+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zy4nxAAAANsAAAAPAAAAAAAAAAAA&#10;AAAAAKECAABkcnMvZG93bnJldi54bWxQSwUGAAAAAAQABAD5AAAAkgMAAAAA&#10;" strokecolor="red" strokeweight=".26mm">
                  <v:stroke joinstyle="miter" endcap="square"/>
                </v:line>
                <v:shape id="Text Box 67" o:spid="_x0000_s1091" type="#_x0000_t202" style="position:absolute;left:391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MiScUA&#10;AADbAAAADwAAAGRycy9kb3ducmV2LnhtbESP3WoCMRSE7wu+QzgF72rWUpa6NUpbKFVQij9QvTsk&#10;x83i5mTZRF3f3giFXg4z8w0znnauFmdqQ+VZwXCQgSDW3lRcKthuvp5eQYSIbLD2TAquFGA66T2M&#10;sTD+wis6r2MpEoRDgQpsjE0hZdCWHIaBb4iTd/Ctw5hkW0rT4iXBXS2fsyyXDitOCxYb+rSkj+uT&#10;U/Cz2Ojd6Pvld9no7cF+LOdmiHul+o/d+xuISF38D/+1Z0ZBnsP9S/o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YyJJ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v:textbox>
                </v:shape>
                <v:line id="Line 68" o:spid="_x0000_s1092" style="position:absolute;flip:y;visibility:visible;mso-wrap-style:square" from="4030,1788" to="4030,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Vy8QAAADbAAAADwAAAGRycy9kb3ducmV2LnhtbESPQWvCQBSE7wX/w/KE3upGEaupq4gg&#10;WASh2mKPj+wzG8y+Ddk1xvx6t1DwOMzMN8x82dpSNFT7wrGC4SABQZw5XXCu4Pu4eZuC8AFZY+mY&#10;FNzJw3LRe5ljqt2Nv6g5hFxECPsUFZgQqlRKnxmy6AeuIo7e2dUWQ5R1LnWNtwi3pRwlyURaLDgu&#10;GKxobSi7HK5WwWe+nXXd2u4MF27TjE/Xn99ur9Rrv119gAjUhmf4v73VCibv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URXLxAAAANsAAAAPAAAAAAAAAAAA&#10;AAAAAKECAABkcnMvZG93bnJldi54bWxQSwUGAAAAAAQABAD5AAAAkgMAAAAA&#10;" strokecolor="red" strokeweight=".26mm">
                  <v:stroke joinstyle="miter" endcap="square"/>
                </v:line>
                <v:shape id="Text Box 69" o:spid="_x0000_s1093" type="#_x0000_t202" style="position:absolute;left:4060;top:2978;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AToMIA&#10;AADbAAAADwAAAGRycy9kb3ducmV2LnhtbERPXWvCMBR9F/Yfwh3sTVNliOuayhRkGygyFba9XZJr&#10;U9bclCbT+u/Ng+Dj4XwX89414kRdqD0rGI8yEMTam5orBYf9ajgDESKywcYzKbhQgHn5MCgwN/7M&#10;X3TaxUqkEA45KrAxtrmUQVtyGEa+JU7c0XcOY4JdJU2H5xTuGjnJsql0WHNqsNjS0pL+2/07Bdv1&#10;Xv+8vD9/b1p9ONrF5tOM8Vepp8f+7RVEpD7exTf3h1EwTW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sBO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v:textbox>
                </v:shape>
                <v:line id="Line 70" o:spid="_x0000_s1094" style="position:absolute;flip:y;visibility:visible;mso-wrap-style:square" from="4170,2921" to="4170,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kIsQAAADbAAAADwAAAGRycy9kb3ducmV2LnhtbESPQWvCQBSE70L/w/IK3nTTImJSVymC&#10;oAiC2tIeH9nXbGj2bciuMebXu4LgcZiZb5j5srOVaKnxpWMFb+MEBHHudMmFgq/TejQD4QOyxsox&#10;KbiSh+XiZTDHTLsLH6g9hkJECPsMFZgQ6kxKnxuy6MeuJo7en2sshiibQuoGLxFuK/meJFNpseS4&#10;YLCmlaH8/3i2CrbFJu37ld0ZLt26nfycv3/7vVLD1+7zA0SgLjzDj/ZGK5im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iQixAAAANsAAAAPAAAAAAAAAAAA&#10;AAAAAKECAABkcnMvZG93bnJldi54bWxQSwUGAAAAAAQABAD5AAAAkgMAAAAA&#10;" strokecolor="red" strokeweight=".26mm">
                  <v:stroke joinstyle="miter" endcap="square"/>
                </v:line>
                <v:shape id="Text Box 71" o:spid="_x0000_s1095" type="#_x0000_t202" style="position:absolute;left:4112;top:173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e8MA&#10;AADbAAAADwAAAGRycy9kb3ducmV2LnhtbERPy2oCMRTdC/2HcAvuOhlF2jo1ShWkFSrFB2h3l+Q6&#10;GTq5GSapjn/fLASXh/OezDpXizO1ofKsYJDlIIi1NxWXCva75dMriBCRDdaeScGVAsymD70JFsZf&#10;eEPnbSxFCuFQoAIbY1NIGbQlhyHzDXHiTr51GBNsS2lavKRwV8thnj9LhxWnBosNLSzp3+2fU/D9&#10;tdPH8cfosG70/mTn65UZ4I9S/cfu/Q1EpC7exTf3p1Hwkt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Je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v:textbox>
                </v:shape>
                <v:line id="Line 72" o:spid="_x0000_s1096" style="position:absolute;flip:y;visibility:visible;mso-wrap-style:square" from="4223,1624" to="4223,1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cQAAADbAAAADwAAAGRycy9kb3ducmV2LnhtbESPQWvCQBSE74L/YXmCN90o0tboKiII&#10;SqGgbdHjI/uaDc2+Ddk1xvz6rlDwOMzMN8xy3dpSNFT7wrGCyTgBQZw5XXCu4OtzN3oD4QOyxtIx&#10;KbiTh/Wq31tiqt2Nj9ScQi4ihH2KCkwIVSqlzwxZ9GNXEUfvx9UWQ5R1LnWNtwi3pZwmyYu0WHBc&#10;MFjR1lD2e7paBYd8P++6rX03XLhdMztfvy/dh1LDQbtZgAjUhmf4v73XCl4n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b75xAAAANsAAAAPAAAAAAAAAAAA&#10;AAAAAKECAABkcnMvZG93bnJldi54bWxQSwUGAAAAAAQABAD5AAAAkgMAAAAA&#10;" strokecolor="red" strokeweight=".26mm">
                  <v:stroke joinstyle="miter" endcap="square"/>
                </v:line>
                <v:shape id="Text Box 73" o:spid="_x0000_s1097" type="#_x0000_t202" style="position:absolute;left:4174;top:275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Gyl8UA&#10;AADbAAAADwAAAGRycy9kb3ducmV2LnhtbESP3WoCMRSE7wu+QziCdzWrFFtXo9hCsUKl+APq3SE5&#10;bhY3J8sm1e3bN0Khl8PMfMNM562rxJWaUHpWMOhnIIi1NyUXCva798cXECEiG6w8k4IfCjCfdR6m&#10;mBt/4w1dt7EQCcIhRwU2xjqXMmhLDkPf18TJO/vGYUyyKaRp8JbgrpLDLBtJhyWnBYs1vVnSl+23&#10;U/D1udPH8fLpsK71/mxf1yszwJNSvW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bK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v:textbox>
                </v:shape>
                <v:line id="Line 74" o:spid="_x0000_s1098" style="position:absolute;flip:y;visibility:visible;mso-wrap-style:square" from="4284,2718" to="4284,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OFFcUAAADbAAAADwAAAGRycy9kb3ducmV2LnhtbESP3WrCQBSE7wt9h+UUetdsqqXV6CpF&#10;ECwFwT/08pA9ZoPZsyG7xjRP3xUKvRxm5htmOu9sJVpqfOlYwWuSgiDOnS65ULDfLV9GIHxA1lg5&#10;JgU/5GE+e3yYYqbdjTfUbkMhIoR9hgpMCHUmpc8NWfSJq4mjd3aNxRBlU0jd4C3CbSUHafouLZYc&#10;FwzWtDCUX7ZXq+CrWI37fmG/DZdu2b4dr4dTv1bq+an7nIAI1IX/8F97pRV8DO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OFFcUAAADbAAAADwAAAAAAAAAA&#10;AAAAAAChAgAAZHJzL2Rvd25yZXYueG1sUEsFBgAAAAAEAAQA+QAAAJMDAAAAAA==&#10;" strokecolor="red" strokeweight=".26mm">
                  <v:stroke joinstyle="miter" endcap="square"/>
                </v:line>
                <v:shape id="Text Box 75" o:spid="_x0000_s1099" type="#_x0000_t202" style="position:absolute;left:4244;top:2863;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PeMUA&#10;AADbAAAADwAAAGRycy9kb3ducmV2LnhtbESP3WoCMRSE7wu+QzhC72pWEVtXo2ihtEKl+APq3SE5&#10;bhY3J8sm1e3bN0Khl8PMfMNM562rxJWaUHpW0O9lIIi1NyUXCva7t6cXECEiG6w8k4IfCjCfdR6m&#10;mBt/4w1dt7EQCcIhRwU2xjqXMmhLDkPP18TJO/vGYUyyKaRp8JbgrpKDLBtJhyWnBYs1vVrSl+23&#10;U/D1udPH8fvwsK71/myX65Xp40mpx2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I9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v:textbox>
                </v:shape>
                <v:line id="Line 76" o:spid="_x0000_s1100" style="position:absolute;visibility:visible;mso-wrap-style:square" from="4355,2979" to="4355,3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z8U8UAAADbAAAADwAAAGRycy9kb3ducmV2LnhtbESPT2vCQBTE70K/w/IKvemmQqukbkIq&#10;RLwU6p9De3vNPrPB7NuQXTV++64geBxm5jfMIh9sK87U+8axgtdJAoK4crrhWsF+V47nIHxA1tg6&#10;JgVX8pBnT6MFptpdeEPnbahFhLBPUYEJoUul9JUhi37iOuLoHVxvMUTZ11L3eIlw28ppkrxLiw3H&#10;BYMdLQ1Vx+3JKtitfj/ny/D1912aHy6nx0LXh0Kpl+eh+AARaAiP8L291gpmb3D7En+Az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z8U8UAAADbAAAADwAAAAAAAAAA&#10;AAAAAAChAgAAZHJzL2Rvd25yZXYueG1sUEsFBgAAAAAEAAQA+QAAAJMDAAAAAA==&#10;" strokecolor="red" strokeweight=".26mm">
                  <v:stroke joinstyle="miter" endcap="square"/>
                </v:line>
                <v:shape id="Text Box 77" o:spid="_x0000_s1101" type="#_x0000_t202" style="position:absolute;left:435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0lMUA&#10;AADbAAAADwAAAGRycy9kb3ducmV2LnhtbESP3WoCMRSE7wu+QzhC72pWKbauRtFCaQuV4g+od4fk&#10;uFncnCybVNe3N0Khl8PMfMNMZq2rxJmaUHpW0O9lIIi1NyUXCrab96dXECEiG6w8k4IrBZhNOw8T&#10;zI2/8IrO61iIBOGQowIbY51LGbQlh6Hna+LkHX3jMCbZFNI0eElwV8lBlg2lw5LTgsWa3izp0/rX&#10;Kfj53uj96ON5t6z19mgXyy/Tx4NSj912PgYRqY3/4b/2p1HwMo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rS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v:textbox>
                </v:shape>
                <v:line id="Line 78" o:spid="_x0000_s1102" style="position:absolute;flip:y;visibility:visible;mso-wrap-style:square" from="4468,1812" to="4468,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iDFsQAAADbAAAADwAAAGRycy9kb3ducmV2LnhtbESPQWvCQBSE7wX/w/KE3upGkVqjq4gg&#10;WAoFraLHR/aZDWbfhuwa0/z6bkHwOMzMN8x82dpSNFT7wrGC4SABQZw5XXCu4PCzefsA4QOyxtIx&#10;KfglD8tF72WOqXZ33lGzD7mIEPYpKjAhVKmUPjNk0Q9cRRy9i6sthijrXOoa7xFuSzlKkndpseC4&#10;YLCitaHsur9ZBZ/5dtp1a/tluHCbZny6Hc/dt1Kv/XY1AxGoDc/wo73VCiYT+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IMWxAAAANsAAAAPAAAAAAAAAAAA&#10;AAAAAKECAABkcnMvZG93bnJldi54bWxQSwUGAAAAAAQABAD5AAAAkgMAAAAA&#10;" strokecolor="red" strokeweight=".26mm">
                  <v:stroke joinstyle="miter" endcap="square"/>
                </v:line>
                <v:shape id="Text Box 79" o:spid="_x0000_s1103" type="#_x0000_t202" style="position:absolute;left:4499;top:37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mFfcMA&#10;AADbAAAADwAAAGRycy9kb3ducmV2LnhtbERPy2oCMRTdC/2HcAvuOhlF2jo1ShWkFSrFB2h3l+Q6&#10;GTq5GSapjn/fLASXh/OezDpXizO1ofKsYJDlIIi1NxWXCva75dMriBCRDdaeScGVAsymD70JFsZf&#10;eEPnbSxFCuFQoAIbY1NIGbQlhyHzDXHiTr51GBNsS2lavKRwV8thnj9LhxWnBosNLSzp3+2fU/D9&#10;tdPH8cfosG70/mTn65UZ4I9S/cfu/Q1EpC7exTf3p1Hwks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mFf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v:textbox>
                </v:shape>
                <v:line id="Line 80" o:spid="_x0000_s1104" style="position:absolute;flip:y;visibility:visible;mso-wrap-style:square" from="4609,306" to="4609,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y/8UAAADbAAAADwAAAGRycy9kb3ducmV2LnhtbESPQWvCQBSE7wX/w/KE3upGKVpjNiKC&#10;YBEKtS3t8ZF9ZoPZtyG7xjS/vlsQPA4z8w2TrXtbi45aXzlWMJ0kIIgLpysuFXx+7J5eQPiArLF2&#10;TAp+ycM6Hz1kmGp35XfqjqEUEcI+RQUmhCaV0heGLPqJa4ijd3KtxRBlW0rd4jXCbS1nSTKXFiuO&#10;CwYb2hoqzseLVfBa7pfDsLUHw5Xbdc/fl6+f4U2px3G/WYEI1Id7+NbeawWL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uy/8UAAADbAAAADwAAAAAAAAAA&#10;AAAAAAChAgAAZHJzL2Rvd25yZXYueG1sUEsFBgAAAAAEAAQA+QAAAJMDAAAAAA==&#10;" strokecolor="red" strokeweight=".26mm">
                  <v:stroke joinstyle="miter" endcap="square"/>
                </v:line>
                <v:shape id="Text Box 81" o:spid="_x0000_s1105" type="#_x0000_t202" style="position:absolute;left:4613;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5XMIA&#10;AADbAAAADwAAAGRycy9kb3ducmV2LnhtbERPy2oCMRTdC/5DuIK7mrFI0alRVCgqVMQHtN1dkutk&#10;cHIzTKJO/75ZFFwezns6b10l7tSE0rOC4SADQay9KblQcD59vIxBhIhssPJMCn4pwHzW7UwxN/7B&#10;B7ofYyFSCIccFdgY61zKoC05DANfEyfu4huHMcGmkKbBRwp3lXzNsjfpsOTUYLGmlSV9Pd6cgv3n&#10;SX9P1qOvXa3PF7vcbc0Qf5Tq99rFO4hIbXyK/90bo2Cc1qc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yvlc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v:textbox>
                </v:shape>
                <v:line id="Line 82" o:spid="_x0000_s1106" style="position:absolute;flip:y;visibility:visible;mso-wrap-style:square" from="4724,1755" to="4724,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jO3sUAAADbAAAADwAAAGRycy9kb3ducmV2LnhtbESP3WrCQBSE7wu+w3KE3tVNpBSNrkEE&#10;wVIo1B/08pA9ZoPZsyG7xjRP3y0UejnMzDfMMu9tLTpqfeVYQTpJQBAXTldcKjgeti8zED4ga6wd&#10;k4Jv8pCvRk9LzLR78Bd1+1CKCGGfoQITQpNJ6QtDFv3ENcTRu7rWYoiyLaVu8RHhtpbTJHm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jO3sUAAADbAAAADwAAAAAAAAAA&#10;AAAAAAChAgAAZHJzL2Rvd25yZXYueG1sUEsFBgAAAAAEAAQA+QAAAJMDAAAAAA==&#10;" strokecolor="red" strokeweight=".26mm">
                  <v:stroke joinstyle="miter" endcap="square"/>
                </v:line>
                <v:shape id="Text Box 83" o:spid="_x0000_s1107" type="#_x0000_t202" style="position:absolute;left:4657;top:150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TCsMUA&#10;AADbAAAADwAAAGRycy9kb3ducmV2LnhtbESP3WoCMRSE7wt9h3AK3tWsUsSuRrGFUgVF/IHq3SE5&#10;bpZuTpZN1PXtG6Hg5TAz3zDjaesqcaEmlJ4V9LoZCGLtTcmFgv3u63UIIkRkg5VnUnCjANPJ89MY&#10;c+OvvKHLNhYiQTjkqMDGWOdSBm3JYej6mjh5J984jEk2hTQNXhPcVbKfZQPpsOS0YLGmT0v6d3t2&#10;CtbLnT68f7/9rGq9P9mP1cL08KhU56WdjUBEauMj/N+eGw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MKw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v:textbox>
                </v:shape>
                <v:line id="Line 84" o:spid="_x0000_s1108" style="position:absolute;flip:y;visibility:visible;mso-wrap-style:square" from="4767,1398" to="4767,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b1MsUAAADbAAAADwAAAGRycy9kb3ducmV2LnhtbESPQWvCQBSE7wX/w/KE3upGK6JpNiKC&#10;YBEKtZX2+Mi+ZoPZtyG7xjS/vlsQPA4z8w2TrXtbi45aXzlWMJ0kIIgLpysuFXx+7J6WIHxA1lg7&#10;JgW/5GGdjx4yTLW78jt1x1CKCGGfogITQpNK6QtDFv3ENcTR+3GtxRBlW0rd4jXCbS1nSbKQFiuO&#10;CwYb2hoqzseLVfBa7lfDsLUHw5XbdfOvy+l7eFPqcdxvXk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b1MsUAAADbAAAADwAAAAAAAAAA&#10;AAAAAAChAgAAZHJzL2Rvd25yZXYueG1sUEsFBgAAAAAEAAQA+QAAAJMDAAAAAA==&#10;" strokecolor="red" strokeweight=".26mm">
                  <v:stroke joinstyle="miter" endcap="square"/>
                </v:line>
                <v:shape id="Text Box 85" o:spid="_x0000_s1109" type="#_x0000_t202" style="position:absolute;left:4727;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H/X8UA&#10;AADbAAAADwAAAGRycy9kb3ducmV2LnhtbESP3WoCMRSE7wt9h3AKvatZRcSuRrFCqYIi/kD17pAc&#10;N0s3J8sm1fXtG6Hg5TAz3zDjaesqcaEmlJ4VdDsZCGLtTcmFgsP+820IIkRkg5VnUnCjANPJ89MY&#10;c+OvvKXLLhYiQTjkqMDGWOdSBm3JYej4mjh5Z984jEk2hTQNXhPcVbKXZQPpsOS0YLGmuSX9s/t1&#10;CjarvT6+f/W/17U+nO3Hemm6eFLq9aWdjUBEauMj/N9eGA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8f9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v:textbox>
                </v:shape>
                <v:line id="Line 86" o:spid="_x0000_s1110" style="position:absolute;flip:y;visibility:visible;mso-wrap-style:square" from="4837,1609" to="4837,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PI3cUAAADbAAAADwAAAGRycy9kb3ducmV2LnhtbESPQWvCQBSE7wX/w/KE3upGqaJpNiKC&#10;YBEKtZX2+Mi+ZoPZtyG7xjS/vlsQPA4z8w2TrXtbi45aXzlWMJ0kIIgLpysuFXx+7J6WIHxA1lg7&#10;JgW/5GGdjx4yTLW78jt1x1CKCGGfogITQpNK6QtDFv3ENcTR+3GtxRBlW0rd4jXCbS1nSbKQFiuO&#10;CwYb2hoqzseLVfBa7lfDsLUHw5Xbdc9fl9P38KbU47jfvIA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8PI3cUAAADbAAAADwAAAAAAAAAA&#10;AAAAAAChAgAAZHJzL2Rvd25yZXYueG1sUEsFBgAAAAAEAAQA+QAAAJMDAAAAAA==&#10;" strokecolor="red" strokeweight=".26mm">
                  <v:stroke joinstyle="miter" endcap="square"/>
                </v:line>
                <v:shape id="Text Box 87" o:spid="_x0000_s1111" type="#_x0000_t202" style="position:absolute;left:4879;top:2751;width:197;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s8QA&#10;AADbAAAADwAAAGRycy9kb3ducmV2LnhtbESPQWsCMRSE7wX/Q3hCbzWrFNHVKFYobUGRqqDeHslz&#10;s3TzsmxS3f57Iwg9DjPzDTOdt64SF2pC6VlBv5eBINbelFwo2O/eX0YgQkQ2WHkmBX8UYD7rPE0x&#10;N/7K33TZxkIkCIccFdgY61zKoC05DD1fEyfv7BuHMcmmkKbBa4K7Sg6ybCgdlpwWLNa0tKR/tr9O&#10;wWa108fxx+thXev92b6tv0wfT0o9d9vFBESkNv6HH+1Po2A0hPuX9A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vxLP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v:textbox>
                </v:shape>
                <v:line id="Line 88" o:spid="_x0000_s1112" style="position:absolute;flip:y;visibility:visible;mso-wrap-style:square" from="4986,2646" to="4986,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3zMcUAAADbAAAADwAAAGRycy9kb3ducmV2LnhtbESP3WrCQBSE7wu+w3KE3tWNUvxJsxER&#10;BItQqK20l4fsaTaYPRuya0zz9N2C4OUwM98w2bq3teio9ZVjBdNJAoK4cLriUsHnx+5pCcIHZI21&#10;Y1LwSx7W+eghw1S7K79TdwyliBD2KSowITSplL4wZNFPXEMcvR/XWgxRtqXULV4j3NZyliRzabHi&#10;uGCwoa2h4ny8WAWv5X41DFt7MFy5Xff8dTl9D29KPY77zQuIQH24h2/tvVawXMD/l/gD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F3zMcUAAADbAAAADwAAAAAAAAAA&#10;AAAAAAChAgAAZHJzL2Rvd25yZXYueG1sUEsFBgAAAAAEAAQA+QAAAJMDAAAAAA==&#10;" strokecolor="red" strokeweight=".26mm">
                  <v:stroke joinstyle="miter" endcap="square"/>
                </v:line>
                <v:shape id="Text Box 89" o:spid="_x0000_s1113" type="#_x0000_t202" style="position:absolute;left:4980;top:2070;width:194;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z1WsIA&#10;AADbAAAADwAAAGRycy9kb3ducmV2LnhtbERPy2oCMRTdC/5DuIK7mrFI0alRVCgqVMQHtN1dkutk&#10;cHIzTKJO/75ZFFwezns6b10l7tSE0rOC4SADQay9KblQcD59vIxBhIhssPJMCn4pwHzW7UwxN/7B&#10;B7ofYyFSCIccFdgY61zKoC05DANfEyfu4huHMcGmkKbBRwp3lXzNsjfpsOTUYLGmlSV9Pd6cgv3n&#10;SX9P1qOvXa3PF7vcbc0Qf5Tq99rFO4hIbXyK/90bo2CcxqY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PV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v:textbox>
                </v:shape>
                <v:line id="Line 90" o:spid="_x0000_s1114" style="position:absolute;flip:y;visibility:visible;mso-wrap-style:square" from="5084,2023" to="5084,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7C2MQAAADbAAAADwAAAGRycy9kb3ducmV2LnhtbESPQWvCQBSE70L/w/IK3nTTImJSVymC&#10;oAiC2tIeH9nXbGj2bciuMebXu4LgcZiZb5j5srOVaKnxpWMFb+MEBHHudMmFgq/TejQD4QOyxsox&#10;KbiSh+XiZTDHTLsLH6g9hkJECPsMFZgQ6kxKnxuy6MeuJo7en2sshiibQuoGLxFuK/meJFNpseS4&#10;YLCmlaH8/3i2CrbFJu37ld0ZLt26nfycv3/7vVLD1+7zA0SgLjzDj/ZGK5il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sLYxAAAANsAAAAPAAAAAAAAAAAA&#10;AAAAAKECAABkcnMvZG93bnJldi54bWxQSwUGAAAAAAQABAD5AAAAkgMAAAAA&#10;" strokecolor="red" strokeweight=".26mm">
                  <v:stroke joinstyle="miter" endcap="square"/>
                </v:line>
                <v:shape id="Text Box 91" o:spid="_x0000_s1115" type="#_x0000_t202" style="position:absolute;left:5113;top:218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vgcIA&#10;AADbAAAADwAAAGRycy9kb3ducmV2LnhtbERPXWvCMBR9F/Yfwh3sTVNliHZNZQqyDZQxFba9XZJr&#10;U9bclCbT+u/Ng+Dj4XwXi9414kRdqD0rGI8yEMTam5orBYf9ejgDESKywcYzKbhQgEX5MCgwN/7M&#10;X3TaxUqkEA45KrAxtrmUQVtyGEa+JU7c0XcOY4JdJU2H5xTuGjnJsql0WHNqsNjSypL+2/07BZ+b&#10;vf6Zvz1/b1t9ONrl9sOM8Vepp8f+9QVEpD7exTf3u1EwT+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E2+B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v:textbox>
                </v:shape>
                <v:line id="Line 92" o:spid="_x0000_s1116" style="position:absolute;flip:y;visibility:visible;mso-wrap-style:square" from="5224,1958" to="5224,2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FYA8QAAADbAAAADwAAAGRycy9kb3ducmV2LnhtbESPQWvCQBSE74L/YXlCb3WjlFJTN0EE&#10;QREKakt7fGRfs8Hs25BdY8yvdwsFj8PMfMMs897WoqPWV44VzKYJCOLC6YpLBZ+nzfMbCB+QNdaO&#10;ScGNPOTZeLTEVLsrH6g7hlJECPsUFZgQmlRKXxiy6KeuIY7er2sthijbUuoWrxFuazlPkldpseK4&#10;YLChtaHifLxYBbtyuxiGtd0brtyme/m+fP0MH0o9TfrVO4hAfXiE/9tbrWAxg7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VgDxAAAANsAAAAPAAAAAAAAAAAA&#10;AAAAAKECAABkcnMvZG93bnJldi54bWxQSwUGAAAAAAQABAD5AAAAkgMAAAAA&#10;" strokecolor="red" strokeweight=".26mm">
                  <v:stroke joinstyle="miter" endcap="square"/>
                </v:line>
                <v:shape id="Text Box 93" o:spid="_x0000_s1117" type="#_x0000_t202" style="position:absolute;left:5508;top:823;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1UbcUA&#10;AADbAAAADwAAAGRycy9kb3ducmV2LnhtbESP3WoCMRSE7wt9h3AKvatZpYhujdIWRIWK+APVu0Ny&#10;3CzdnCybqNu3N4Lg5TAz3zCjSesqcaYmlJ4VdDsZCGLtTcmFgt12+jYAESKywcozKfinAJPx89MI&#10;c+MvvKbzJhYiQTjkqMDGWOdSBm3JYej4mjh5R984jEk2hTQNXhLcVbKXZX3psOS0YLGmb0v6b3Ny&#10;ClY/W70fzt5/l7XeHe3XcmG6eFDq9aX9/AARqY2P8L09NwqGPb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VRt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v:textbox>
                </v:shape>
                <v:line id="Line 94" o:spid="_x0000_s1118" style="position:absolute;flip:y;visibility:visible;mso-wrap-style:square" from="5593,710" to="5593,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9j78UAAADbAAAADwAAAGRycy9kb3ducmV2LnhtbESPQWvCQBSE7wX/w/KE3upGK1JjNiKC&#10;YBEKtS3t8ZF9ZoPZtyG7xjS/vlsQPA4z8w2TrXtbi45aXzlWMJ0kIIgLpysuFXx+7J5eQPiArLF2&#10;TAp+ycM6Hz1kmGp35XfqjqEUEcI+RQUmhCaV0heGLPqJa4ijd3KtxRBlW0rd4jXCbS1nSbKQFiuO&#10;CwYb2hoqzseLVfBa7pfDsLUHw5XbdfPvy9fP8KbU47jfrE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9j78UAAADbAAAADwAAAAAAAAAA&#10;AAAAAAChAgAAZHJzL2Rvd25yZXYueG1sUEsFBgAAAAAEAAQA+QAAAJMDAAAAAA==&#10;" strokecolor="red" strokeweight=".26mm">
                  <v:stroke joinstyle="miter" endcap="square"/>
                </v:line>
                <v:shape id="Text Box 95" o:spid="_x0000_s1119" type="#_x0000_t202" style="position:absolute;left:5561;top:1277;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hpgsQA&#10;AADbAAAADwAAAGRycy9kb3ducmV2LnhtbESPQWsCMRSE74L/IbyCN80qUurWKG1BtKBIVajeHslz&#10;s7h5WTZR13/fFAo9DjPzDTOdt64SN2pC6VnBcJCBINbelFwoOOwX/RcQISIbrDyTggcFmM+6nSnm&#10;xt/5i267WIgE4ZCjAhtjnUsZtCWHYeBr4uSdfeMwJtkU0jR4T3BXyVGWPUuHJacFizV9WNKX3dUp&#10;2K73+jhZjr83tT6c7fvm0wzxpFTvqX17BRGpjf/hv/bKKJiM4fdL+gFy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oaYL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v:textbox>
                </v:shape>
                <v:line id="Line 96" o:spid="_x0000_s1120" style="position:absolute;flip:y;visibility:visible;mso-wrap-style:square" from="5645,1229" to="5645,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eAMUAAADbAAAADwAAAGRycy9kb3ducmV2LnhtbESPQWvCQBSE7wX/w/KE3upGqVJjNiKC&#10;YBEKtS3t8ZF9ZoPZtyG7xjS/vlsQPA4z8w2TrXtbi45aXzlWMJ0kIIgLpysuFXx+7J5eQPiArLF2&#10;TAp+ycM6Hz1kmGp35XfqjqEUEcI+RQUmhCaV0heGLPqJa4ijd3KtxRBlW0rd4jXCbS1nSbKQFiuO&#10;CwYb2hoqzseLVfBa7pfDsLUHw5Xbdc/fl6+f4U2px3G/WYE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peAMUAAADbAAAADwAAAAAAAAAA&#10;AAAAAAChAgAAZHJzL2Rvd25yZXYueG1sUEsFBgAAAAAEAAQA+QAAAJMDAAAAAA==&#10;" strokecolor="red" strokeweight=".26mm">
                  <v:stroke joinstyle="miter" endcap="square"/>
                </v:line>
                <v:shape id="Text Box 97" o:spid="_x0000_s1121" type="#_x0000_t202" style="position:absolute;left:5685;top:2297;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SbsQA&#10;AADbAAAADwAAAGRycy9kb3ducmV2LnhtbESPQWsCMRSE74L/IbyCN81aRHRrlLZQbKEiVaF6eyTP&#10;zeLmZdlE3f57Iwg9DjPzDTNbtK4SF2pC6VnBcJCBINbelFwo2G0/+hMQISIbrDyTgj8KsJh3OzPM&#10;jb/yD102sRAJwiFHBTbGOpcyaEsOw8DXxMk7+sZhTLIppGnwmuCuks9ZNpYOS04LFmt6t6RPm7NT&#10;sP7e6v10Ofpd1Xp3tG+rLzPEg1K9p/b1BUSkNv6HH+1Po2A6hvuX9A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2Um7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v:textbox>
                </v:shape>
                <v:line id="Line 98" o:spid="_x0000_s1122" style="position:absolute;flip:y;visibility:visible;mso-wrap-style:square" from="5768,2273" to="5768,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Rl7MUAAADbAAAADwAAAGRycy9kb3ducmV2LnhtbESPQWvCQBSE7wX/w/KE3upGKVpjNiKC&#10;YBEKtS3t8ZF9ZoPZtyG7xjS/vlsQPA4z8w2TrXtbi45aXzlWMJ0kIIgLpysuFXx+7J5eQPiArLF2&#10;TAp+ycM6Hz1kmGp35XfqjqEUEcI+RQUmhCaV0heGLPqJa4ijd3KtxRBlW0rd4jXCbS1nSTKXFiuO&#10;CwYb2hoqzseLVfBa7pfDsLUHw5Xbdc/fl6+f4U2px3G/WYEI1Id7+NbeawXLB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Rl7MUAAADbAAAADwAAAAAAAAAA&#10;AAAAAAChAgAAZHJzL2Rvd25yZXYueG1sUEsFBgAAAAAEAAQA+QAAAJMDAAAAAA==&#10;" strokecolor="red" strokeweight=".26mm">
                  <v:stroke joinstyle="miter" endcap="square"/>
                </v:line>
                <v:shape id="Text Box 99" o:spid="_x0000_s1123" type="#_x0000_t202" style="position:absolute;left:5868;top:105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Vjh8IA&#10;AADbAAAADwAAAGRycy9kb3ducmV2LnhtbERPXWvCMBR9F/Yfwh3sTVNliHZNZQqyDZQxFba9XZJr&#10;U9bclCbT+u/Ng+Dj4XwXi9414kRdqD0rGI8yEMTam5orBYf9ejgDESKywcYzKbhQgEX5MCgwN/7M&#10;X3TaxUqkEA45KrAxtrmUQVtyGEa+JU7c0XcOY4JdJU2H5xTuGjnJsql0WHNqsNjSypL+2/07BZ+b&#10;vf6Zvz1/b1t9ONrl9sOM8Vepp8f+9QVEpD7exTf3u1EwT2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WOH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v:textbox>
                </v:shape>
                <v:line id="Line 100" o:spid="_x0000_s1124" style="position:absolute;flip:y;visibility:visible;mso-wrap-style:square" from="5953,986" to="5953,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dUBcQAAADbAAAADwAAAGRycy9kb3ducmV2LnhtbESPQWvCQBSE70L/w/IKvemmpYiJrlIE&#10;wSIIVUs9PrLPbDD7NmTXGPPru4LgcZiZb5jZorOVaKnxpWMF76MEBHHudMmFgsN+NZyA8AFZY+WY&#10;FNzIw2L+Mphhpt2Vf6jdhUJECPsMFZgQ6kxKnxuy6EeuJo7eyTUWQ5RNIXWD1wi3lfxIkrG0WHJc&#10;MFjT0lB+3l2sgu9infb90m4Ml27Vfv5dfo/9Vqm31+5rCiJQF57hR3utFaQp3L/EH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1QFxAAAANsAAAAPAAAAAAAAAAAA&#10;AAAAAKECAABkcnMvZG93bnJldi54bWxQSwUGAAAAAAQABAD5AAAAkgMAAAAA&#10;" strokecolor="red" strokeweight=".26mm">
                  <v:stroke joinstyle="miter" endcap="square"/>
                </v:line>
                <v:shape id="Text Box 101" o:spid="_x0000_s1125" type="#_x0000_t202" style="position:absolute;left:6009;top:1164;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RQ6M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8EX5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RQ6M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v:textbox>
                </v:shape>
                <v:line id="Line 102" o:spid="_x0000_s1126" style="position:absolute;flip:y;visibility:visible;mso-wrap-style:square" from="6093,1082" to="6093,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GELsMAAADcAAAADwAAAGRycy9kb3ducmV2LnhtbERP32vCMBB+H/g/hBP2pmlliFZjGYKg&#10;DATdZHs8mrMpay6libXrX28Gg73dx/fz1nlva9FR6yvHCtJpAoK4cLriUsHH+26yAOEDssbaMSn4&#10;IQ/5ZvS0xky7O5+oO4dSxBD2GSowITSZlL4wZNFPXUMcuatrLYYI21LqFu8x3NZyliRzabHi2GCw&#10;oa2h4vt8swoO5X45DFv7Zrhyu+7l83b5Go5KPY/71xWIQH34F/+59zrOT1L4fSZeID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RhC7DAAAA3AAAAA8AAAAAAAAAAAAA&#10;AAAAoQIAAGRycy9kb3ducmV2LnhtbFBLBQYAAAAABAAEAPkAAACRAwAAAAA=&#10;" strokecolor="red" strokeweight=".26mm">
                  <v:stroke joinstyle="miter" endcap="square"/>
                </v:line>
                <v:shape id="Text Box 103" o:spid="_x0000_s1127" type="#_x0000_t202" style="position:absolute;left:6069;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rBMMA&#10;AADcAAAADwAAAGRycy9kb3ducmV2LnhtbERPTWsCMRC9F/wPYQRvNauI6NYoKpRWqBRXoe1tSMbN&#10;4maybFLd/vumIPQ2j/c5i1XnanGlNlSeFYyGGQhi7U3FpYLT8flxBiJEZIO1Z1LwQwFWy97DAnPj&#10;b3ygaxFLkUI45KjAxtjkUgZtyWEY+oY4cWffOowJtqU0Ld5SuKvlOMum0mHFqcFiQ1tL+lJ8OwXv&#10;b0f9OX+ZfOwbfTrbzX5nRvil1KDfrZ9AROriv/jufjVpfjaG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rBM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v:textbox>
                </v:shape>
                <v:line id="Line 104" o:spid="_x0000_s1128" style="position:absolute;flip:y;visibility:visible;mso-wrap-style:square" from="6155,565" to="61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wsMAAADcAAAADwAAAGRycy9kb3ducmV2LnhtbERP22rCQBB9L/gPywh9qxutiE1dRQTB&#10;IhS8FH0cstNsMDsbsmtM8/VdQfBtDuc6s0VrS9FQ7QvHCoaDBARx5nTBuYLjYf02BeEDssbSMSn4&#10;Iw+Lee9lhql2N95Rsw+5iCHsU1RgQqhSKX1myKIfuIo4cr+uthgirHOpa7zFcFvKUZJMpMWCY4PB&#10;ilaGssv+ahV85ZuPrlvZreHCrZvx6fpz7r6Veu23y08QgdrwFD/cGx3nJ+9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Pv8LDAAAA3AAAAA8AAAAAAAAAAAAA&#10;AAAAoQIAAGRycy9kb3ducmV2LnhtbFBLBQYAAAAABAAEAPkAAACRAwAAAAA=&#10;" strokecolor="red" strokeweight=".26mm">
                  <v:stroke joinstyle="miter" endcap="square"/>
                </v:line>
                <v:shape id="Text Box 105" o:spid="_x0000_s1129" type="#_x0000_t202" style="position:absolute;left:6202;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W68MA&#10;AADcAAAADwAAAGRycy9kb3ducmV2LnhtbERP22oCMRB9L/gPYQTfalaRUrdGsQWxBUW8QNu3IRk3&#10;i5vJskl1/XsjFHybw7nOZNa6SpypCaVnBYN+BoJYe1NyoeCwXzy/gggR2WDlmRRcKcBs2nmaYG78&#10;hbd03sVCpBAOOSqwMda5lEFbchj6viZO3NE3DmOCTSFNg5cU7io5zLIX6bDk1GCxpg9L+rT7cwo2&#10;q73+GS9H3+taH472ff1lBvirVK/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W6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v:textbox>
                </v:shape>
                <v:line id="Line 106" o:spid="_x0000_s1130" style="position:absolute;flip:y;visibility:visible;mso-wrap-style:square" from="6286,580" to="6286,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CLcMAAADcAAAADwAAAGRycy9kb3ducmV2LnhtbERP22rCQBB9L/gPywh9qxulik1dRQTB&#10;IhS8FH0cstNsMDsbsmtM8/VdQfBtDuc6s0VrS9FQ7QvHCoaDBARx5nTBuYLjYf02BeEDssbSMSn4&#10;Iw+Lee9lhql2N95Rsw+5iCHsU1RgQqhSKX1myKIfuIo4cr+uthgirHOpa7zFcFvKUZJMpMWCY4PB&#10;ilaGssv+ahV85ZuPrlvZreHCrZv30/Xn3H0r9dpvl58gArXhKX64NzrOT8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qgi3DAAAA3AAAAA8AAAAAAAAAAAAA&#10;AAAAoQIAAGRycy9kb3ducmV2LnhtbFBLBQYAAAAABAAEAPkAAACRAwAAAAA=&#10;" strokecolor="red" strokeweight=".26mm">
                  <v:stroke joinstyle="miter" endcap="square"/>
                </v:line>
                <v:shape id="Text Box 107" o:spid="_x0000_s1131" type="#_x0000_t202" style="position:absolute;left:6272;top:484;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tB8MA&#10;AADcAAAADwAAAGRycy9kb3ducmV2LnhtbERP22oCMRB9L/gPYYS+1awiUrdGsQWxBUW8QNu3IRk3&#10;i5vJskl1/XsjFHybw7nOZNa6SpypCaVnBf1eBoJYe1NyoeCwX7y8gggR2WDlmRRcKcBs2nmaYG78&#10;hbd03sVCpBAOOSqwMda5lEFbchh6viZO3NE3DmOCTSFNg5cU7io5yLKRdFhyarBY04clfdr9OQWb&#10;1V7/jJfD73WtD0f7vv4yffxV6rn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FtB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v:textbox>
                </v:shape>
                <v:line id="Line 108" o:spid="_x0000_s1132" style="position:absolute;flip:y;visibility:visible;mso-wrap-style:square" from="6356,386" to="6356,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5wcMAAADcAAAADwAAAGRycy9kb3ducmV2LnhtbERP22rCQBB9L/gPywh9qxulqE1dRQTB&#10;IhS8FH0cstNsMDsbsmtM8/VdQfBtDuc6s0VrS9FQ7QvHCoaDBARx5nTBuYLjYf02BeEDssbSMSn4&#10;Iw+Lee9lhql2N95Rsw+5iCHsU1RgQqhSKX1myKIfuIo4cr+uthgirHOpa7zFcFvKUZKMpcWCY4PB&#10;ilaGssv+ahV85ZuPrlvZreHCrZv30/Xn3H0r9dpvl58gArXhKX64NzrOTy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0ucHDAAAA3AAAAA8AAAAAAAAAAAAA&#10;AAAAoQIAAGRycy9kb3ducmV2LnhtbFBLBQYAAAAABAAEAPkAAACRAwAAAAA=&#10;" strokecolor="red" strokeweight=".26mm">
                  <v:stroke joinstyle="miter" endcap="square"/>
                </v:line>
                <v:shape id="Text Box 109" o:spid="_x0000_s1133" type="#_x0000_t202" style="position:absolute;left:6334;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Jc7s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EVp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Jc7s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v:textbox>
                </v:shape>
                <v:line id="Line 110" o:spid="_x0000_s1134" style="position:absolute;flip:y;visibility:visible;mso-wrap-style:square" from="6418,337" to="6418,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eIKMIAAADcAAAADwAAAGRycy9kb3ducmV2LnhtbERP32vCMBB+F/Y/hBv4NlNFxlqNIoKg&#10;CIOpYz4eza0pay6libX2r18Ewbf7+H7efNnZSrTU+NKxgvEoAUGcO11yoeB03Lx9gPABWWPlmBTc&#10;yMNy8TKYY6bdlb+oPYRCxBD2GSowIdSZlD43ZNGPXE0cuV/XWAwRNoXUDV5juK3kJEnepcWSY4PB&#10;mtaG8r/DxSrYFdu079d2b7h0m3b6c/k+959KDV+71QxEoC48xQ/3Vsf5SQr3Z+IF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eIKMIAAADcAAAADwAAAAAAAAAAAAAA&#10;AAChAgAAZHJzL2Rvd25yZXYueG1sUEsFBgAAAAAEAAQA+QAAAJADAAAAAA==&#10;" strokecolor="red" strokeweight=".26mm">
                  <v:stroke joinstyle="miter" endcap="square"/>
                </v:line>
                <v:shape id="Text Box 111" o:spid="_x0000_s1135" type="#_x0000_t202" style="position:absolute;left:6466;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3GNcYA&#10;AADcAAAADwAAAGRycy9kb3ducmV2LnhtbESPQUsDMRCF70L/Q5iCN5tdEbHbpqUKooJFbAttb0My&#10;3SxuJssmtuu/dw6Ctxnem/e+mS+H0Koz9amJbKCcFKCIbXQN1wZ22+ebB1ApIztsI5OBH0qwXIyu&#10;5li5eOFPOm9yrSSEU4UGfM5dpXWyngKmSeyIRTvFPmCWta+16/Ei4aHVt0VxrwM2LA0eO3ryZL82&#10;38HAx/vWHqYvd/t1Z3cn/7h+cyUejbkeD6sZqExD/jf/Xb86wS8F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3GNc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v:textbox>
                </v:shape>
                <v:line id="Line 112" o:spid="_x0000_s1136" style="position:absolute;flip:y;visibility:visible;mso-wrap-style:square" from="6549,321" to="6549,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gS88IAAADcAAAADwAAAGRycy9kb3ducmV2LnhtbERP32vCMBB+F/Y/hBv4pmmHDFeNMgTB&#10;IQx0G/p4NGdT1lxKE2vtX28Ewbf7+H7efNnZSrTU+NKxgnScgCDOnS65UPD7sx5NQfiArLFyTAqu&#10;5GG5eBnMMdPuwjtq96EQMYR9hgpMCHUmpc8NWfRjVxNH7uQaiyHCppC6wUsMt5V8S5J3abHk2GCw&#10;ppWh/H9/tgq+is1H36/s1nDp1u3kcP479t9KDV+7zxmIQF14ih/ujY7z0xTuz8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gS88IAAADcAAAADwAAAAAAAAAAAAAA&#10;AAChAgAAZHJzL2Rvd25yZXYueG1sUEsFBgAAAAAEAAQA+QAAAJADAAAAAA==&#10;" strokecolor="red" strokeweight=".26mm">
                  <v:stroke joinstyle="miter" endcap="square"/>
                </v:line>
                <v:shape id="Text Box 113" o:spid="_x0000_s1137" type="#_x0000_t202" style="position:absolute;left:6563;top:37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92cQA&#10;AADcAAAADwAAAGRycy9kb3ducmV2LnhtbERP22oCMRB9F/oPYQq+aXZFpG6N0hZKKyjiBapvQzJu&#10;lm4myybV9e+bQsG3OZzrzBadq8WF2lB5VpAPMxDE2puKSwWH/fvgCUSIyAZrz6TgRgEW84feDAvj&#10;r7ylyy6WIoVwKFCBjbEppAzaksMw9A1x4s6+dRgTbEtpWrymcFfLUZZNpMOKU4PFht4s6e/dj1Ow&#10;We31cfox/lo3+nC2r+ulyfGkVP+xe3kGEamLd/G/+9Ok+fkI/p5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T/dnEAAAA3A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v:textbox>
                </v:shape>
                <v:line id="Line 114" o:spid="_x0000_s1138" style="position:absolute;flip:y;visibility:visible;mso-wrap-style:square" from="6646,258" to="665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YpH8MAAADcAAAADwAAAGRycy9kb3ducmV2LnhtbERP22rCQBB9F/oPyxT6phvbUjS6ShEE&#10;S0Hwhj4O2TEbzM6G7BrTfL0rFHybw7nOdN7aUjRU+8KxguEgAUGcOV1wrmC/W/ZHIHxA1lg6JgV/&#10;5GE+e+lNMdXuxhtqtiEXMYR9igpMCFUqpc8MWfQDVxFH7uxqiyHCOpe6xlsMt6V8T5IvabHg2GCw&#10;ooWh7LK9WgU/+WrcdQv7a7hwy+bzeD2curVSb6/t9wREoDY8xf/ulY7zhx/weCZeIG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WKR/DAAAA3AAAAA8AAAAAAAAAAAAA&#10;AAAAoQIAAGRycy9kb3ducmV2LnhtbFBLBQYAAAAABAAEAPkAAACRAwAAAAA=&#10;" strokecolor="red" strokeweight=".26mm">
                  <v:stroke joinstyle="miter" endcap="square"/>
                </v:line>
                <w10:anchorlock/>
              </v:group>
            </w:pict>
          </mc:Fallback>
        </mc:AlternateContent>
      </w:r>
    </w:p>
    <w:p w:rsidR="00CA5E76" w:rsidRPr="00EC79DA" w:rsidRDefault="00CA5E76" w:rsidP="00CA5E76">
      <w:pPr>
        <w:bidi/>
        <w:spacing w:before="240" w:after="0" w:line="240" w:lineRule="auto"/>
        <w:ind w:left="720"/>
        <w:jc w:val="both"/>
        <w:rPr>
          <w:rtl/>
        </w:rPr>
      </w:pPr>
      <w:r w:rsidRPr="00CA5E76">
        <w:rPr>
          <w:rFonts w:hint="cs"/>
          <w:b/>
          <w:bCs/>
          <w:rtl/>
        </w:rPr>
        <w:t xml:space="preserve">شكل </w:t>
      </w:r>
      <w:r>
        <w:rPr>
          <w:rFonts w:hint="cs"/>
          <w:b/>
          <w:bCs/>
          <w:rtl/>
        </w:rPr>
        <w:t>5</w:t>
      </w:r>
      <w:r w:rsidRPr="00CA5E76">
        <w:rPr>
          <w:rFonts w:hint="cs"/>
          <w:b/>
          <w:bCs/>
          <w:rtl/>
        </w:rPr>
        <w:t>:</w:t>
      </w:r>
      <w:r>
        <w:rPr>
          <w:rFonts w:hint="cs"/>
          <w:rtl/>
        </w:rPr>
        <w:t xml:space="preserve"> عنوان الشكل</w:t>
      </w:r>
    </w:p>
    <w:p w:rsidR="008E14B2" w:rsidRPr="008E14B2" w:rsidRDefault="00204E5D" w:rsidP="004165CE">
      <w:pPr>
        <w:numPr>
          <w:ilvl w:val="0"/>
          <w:numId w:val="1"/>
        </w:numPr>
        <w:bidi/>
        <w:spacing w:before="240" w:line="240" w:lineRule="auto"/>
        <w:jc w:val="both"/>
        <w:rPr>
          <w:rFonts w:ascii="Simplified Arabic" w:eastAsia="Times New Roman" w:hAnsi="Simplified Arabic" w:cs="Simplified Arabic"/>
          <w:b/>
          <w:bCs/>
          <w:shd w:val="clear" w:color="auto" w:fill="FFFFFF"/>
          <w:rtl/>
        </w:rPr>
      </w:pPr>
      <w:r>
        <w:rPr>
          <w:rFonts w:ascii="Simplified Arabic" w:eastAsia="Times New Roman" w:hAnsi="Simplified Arabic" w:cs="Simplified Arabic" w:hint="cs"/>
          <w:b/>
          <w:bCs/>
          <w:shd w:val="clear" w:color="auto" w:fill="FFFFFF"/>
          <w:rtl/>
        </w:rPr>
        <w:t xml:space="preserve">شروط المراجع: </w:t>
      </w:r>
      <w:r>
        <w:rPr>
          <w:rFonts w:ascii="Simplified Arabic" w:eastAsia="Times New Roman" w:hAnsi="Simplified Arabic" w:cs="Simplified Arabic" w:hint="cs"/>
          <w:shd w:val="clear" w:color="auto" w:fill="FFFFFF"/>
          <w:rtl/>
        </w:rPr>
        <w:t xml:space="preserve">الخط 8 نقاط ويكون النص </w:t>
      </w:r>
      <w:r w:rsidR="004165CE">
        <w:rPr>
          <w:rFonts w:ascii="Simplified Arabic" w:eastAsia="Times New Roman" w:hAnsi="Simplified Arabic" w:cs="Simplified Arabic" w:hint="cs"/>
          <w:shd w:val="clear" w:color="auto" w:fill="FFFFFF"/>
          <w:rtl/>
        </w:rPr>
        <w:t xml:space="preserve">قبل وبعد 12 نقطة ويسار واسفل واعلى 12 نقطة ومفرد </w:t>
      </w:r>
    </w:p>
    <w:p w:rsidR="008E14B2" w:rsidRPr="008E14B2" w:rsidRDefault="008E14B2" w:rsidP="008E14B2">
      <w:pPr>
        <w:bidi/>
      </w:pPr>
    </w:p>
    <w:sectPr w:rsidR="008E14B2" w:rsidRPr="008E14B2" w:rsidSect="00265882">
      <w:type w:val="continuous"/>
      <w:pgSz w:w="12240" w:h="15840"/>
      <w:pgMar w:top="992" w:right="1134" w:bottom="1622" w:left="1134" w:header="720" w:footer="720" w:gutter="0"/>
      <w:cols w:num="2" w:space="720"/>
      <w:bidi/>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0664" w:rsidRDefault="00520664">
      <w:pPr>
        <w:spacing w:after="0" w:line="240" w:lineRule="auto"/>
      </w:pPr>
      <w:r>
        <w:separator/>
      </w:r>
    </w:p>
  </w:endnote>
  <w:endnote w:type="continuationSeparator" w:id="0">
    <w:p w:rsidR="00520664" w:rsidRDefault="00520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mplified Arabic">
    <w:altName w:val="Times New Roman"/>
    <w:panose1 w:val="02020603050405020304"/>
    <w:charset w:val="00"/>
    <w:family w:val="roman"/>
    <w:pitch w:val="variable"/>
    <w:sig w:usb0="00002003" w:usb1="00000000" w:usb2="00000000" w:usb3="00000000" w:csb0="0000004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font277">
    <w:charset w:val="B2"/>
    <w:family w:val="auto"/>
    <w:pitch w:val="variable"/>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EC" w:rsidRDefault="005F7FEC">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Pr="001A2949" w:rsidRDefault="007E0E21" w:rsidP="001A2949">
    <w:pPr>
      <w:pStyle w:val="a8"/>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7543F5" w:rsidRPr="007543F5">
      <w:rPr>
        <w:rFonts w:ascii="Cambria" w:eastAsia="Times New Roman" w:hAnsi="Cambria" w:cs="Times New Roman"/>
        <w:noProof/>
      </w:rPr>
      <w:t>4</w:t>
    </w:r>
    <w:r w:rsidRPr="001A2949">
      <w:rPr>
        <w:rFonts w:ascii="Cambria" w:eastAsia="Times New Roman" w:hAnsi="Cambria" w:cs="Times New Roman"/>
        <w:noProof/>
      </w:rPr>
      <w:fldChar w:fldCharType="end"/>
    </w:r>
  </w:p>
  <w:p w:rsidR="007E0E21" w:rsidRDefault="007E0E21">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Pr="001A2949" w:rsidRDefault="007E0E21" w:rsidP="001A2949">
    <w:pPr>
      <w:pStyle w:val="a8"/>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7543F5" w:rsidRPr="007543F5">
      <w:rPr>
        <w:rFonts w:ascii="Cambria" w:eastAsia="Times New Roman" w:hAnsi="Cambria" w:cs="Times New Roman"/>
        <w:noProof/>
      </w:rPr>
      <w:t>1</w:t>
    </w:r>
    <w:r w:rsidRPr="001A2949">
      <w:rPr>
        <w:rFonts w:ascii="Cambria" w:eastAsia="Times New Roman" w:hAnsi="Cambria" w:cs="Times New Roman"/>
        <w:noProof/>
      </w:rPr>
      <w:fldChar w:fldCharType="end"/>
    </w:r>
  </w:p>
  <w:p w:rsidR="007E0E21" w:rsidRDefault="007E0E2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0664" w:rsidRDefault="00520664">
      <w:pPr>
        <w:spacing w:after="0" w:line="240" w:lineRule="auto"/>
      </w:pPr>
      <w:r>
        <w:separator/>
      </w:r>
    </w:p>
  </w:footnote>
  <w:footnote w:type="continuationSeparator" w:id="0">
    <w:p w:rsidR="00520664" w:rsidRDefault="005206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EC" w:rsidRDefault="005F7FEC">
    <w:pPr>
      <w:pStyle w:val="a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Default="007E0E21" w:rsidP="00265882">
    <w:pPr>
      <w:pBdr>
        <w:top w:val="none" w:sz="0" w:space="0" w:color="000000"/>
        <w:left w:val="none" w:sz="0" w:space="0" w:color="000000"/>
        <w:bottom w:val="single" w:sz="4" w:space="1" w:color="00000A"/>
        <w:right w:val="none" w:sz="0" w:space="0" w:color="000000"/>
      </w:pBdr>
      <w:tabs>
        <w:tab w:val="left" w:pos="291"/>
        <w:tab w:val="center" w:pos="4153"/>
      </w:tabs>
      <w:bidi/>
      <w:spacing w:after="0" w:line="240" w:lineRule="auto"/>
    </w:pPr>
    <w:r>
      <w:rPr>
        <w:rFonts w:ascii="Bookman Old Style" w:hAnsi="Bookman Old Style" w:hint="cs"/>
        <w:color w:val="000000"/>
        <w:sz w:val="18"/>
        <w:szCs w:val="18"/>
        <w:rtl/>
      </w:rPr>
      <w:t>لقب الؤلف الاول والثاني</w:t>
    </w:r>
    <w:r>
      <w:rPr>
        <w:rFonts w:ascii="Bookman Old Style" w:hAnsi="Bookman Old Style"/>
        <w:color w:val="000000"/>
        <w:sz w:val="18"/>
        <w:szCs w:val="18"/>
        <w:rtl/>
        <w:lang w:val="en-GB"/>
      </w:rPr>
      <w:t xml:space="preserve">                                                                                                       شروط النشر في مجلة جامعة سبها للعلوم البحثة  والتطبيقية</w:t>
    </w:r>
  </w:p>
  <w:p w:rsidR="007E0E21" w:rsidRDefault="007E0E21">
    <w:pPr>
      <w:pStyle w:val="a7"/>
    </w:pPr>
  </w:p>
  <w:p w:rsidR="007E0E21" w:rsidRDefault="007E0E21">
    <w:pPr>
      <w:pStyle w:val="a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E21" w:rsidRDefault="007E0E21">
    <w:pPr>
      <w:bidi/>
      <w:spacing w:after="0" w:line="240" w:lineRule="auto"/>
      <w:ind w:right="127"/>
      <w:jc w:val="center"/>
    </w:pPr>
    <w:r>
      <w:rPr>
        <w:rFonts w:ascii="Simplified Arabic" w:eastAsia="Times New Roman" w:hAnsi="Simplified Arabic" w:cs="Simplified Arabic"/>
        <w:b/>
        <w:bCs/>
        <w:color w:val="000000"/>
        <w:rtl/>
        <w:lang w:val="en-GB" w:bidi="ar-LY"/>
      </w:rPr>
      <w:t>مجلة العلوم البحثة والتطبيقية</w:t>
    </w:r>
  </w:p>
  <w:p w:rsidR="007E0E21" w:rsidRDefault="007E0E21">
    <w:pPr>
      <w:bidi/>
      <w:spacing w:after="0" w:line="240" w:lineRule="auto"/>
      <w:ind w:right="127"/>
      <w:jc w:val="center"/>
    </w:pPr>
    <w:r>
      <w:rPr>
        <w:rFonts w:ascii="Bookman Old Style" w:eastAsia="Times New Roman" w:hAnsi="Bookman Old Style"/>
        <w:b/>
        <w:bCs/>
        <w:color w:val="000000"/>
        <w:lang w:val="en-GB"/>
      </w:rPr>
      <w:t>Journal of Pure &amp; Applied Sciences</w:t>
    </w:r>
  </w:p>
  <w:p w:rsidR="007E0E21" w:rsidRDefault="007E0E21">
    <w:pPr>
      <w:bidi/>
      <w:spacing w:after="0" w:line="240" w:lineRule="auto"/>
      <w:ind w:right="127"/>
      <w:jc w:val="center"/>
    </w:pPr>
    <w:r>
      <w:rPr>
        <w:rFonts w:ascii="Bookman Old Style" w:eastAsia="Times New Roman" w:hAnsi="Bookman Old Style"/>
        <w:color w:val="000000"/>
        <w:sz w:val="18"/>
        <w:szCs w:val="18"/>
        <w:u w:val="single"/>
        <w:lang w:val="en-GB"/>
      </w:rPr>
      <w:t>www.Suj.sebhau.edu.ly</w:t>
    </w:r>
  </w:p>
  <w:p w:rsidR="007E0E21" w:rsidRDefault="007E0E21">
    <w:pPr>
      <w:spacing w:after="0" w:line="240" w:lineRule="auto"/>
      <w:ind w:right="127"/>
      <w:jc w:val="both"/>
    </w:pPr>
    <w:r>
      <w:rPr>
        <w:rFonts w:ascii="Simplified Arabic" w:eastAsia="Simplified Arabic" w:hAnsi="Simplified Arabic" w:cs="Simplified Arabic"/>
        <w:b/>
        <w:bCs/>
        <w:color w:val="000000"/>
        <w:sz w:val="18"/>
        <w:szCs w:val="18"/>
        <w:highlight w:val="white"/>
        <w:lang w:bidi="ar-LY"/>
      </w:rPr>
      <w:t xml:space="preserve">        </w:t>
    </w:r>
    <w:r>
      <w:rPr>
        <w:rFonts w:ascii="Simplified Arabic" w:eastAsia="Simplified Arabic" w:hAnsi="Simplified Arabic" w:cs="Simplified Arabic"/>
        <w:color w:val="000000"/>
        <w:sz w:val="18"/>
        <w:szCs w:val="18"/>
        <w:highlight w:val="white"/>
        <w:lang w:bidi="ar-LY"/>
      </w:rPr>
      <w:t xml:space="preserve">                  </w:t>
    </w:r>
    <w:r>
      <w:rPr>
        <w:rFonts w:ascii="Bookman Old Style" w:eastAsia="Times New Roman" w:hAnsi="Bookman Old Style" w:cs="Bookman Old Style"/>
        <w:color w:val="000000"/>
        <w:sz w:val="18"/>
        <w:szCs w:val="18"/>
        <w:highlight w:val="white"/>
        <w:lang w:bidi="ar-LY"/>
      </w:rPr>
      <w:t xml:space="preserve">Received 5/1/20xx       Revised 2/2/20xx    Published online 14/x/20xx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3764B"/>
    <w:multiLevelType w:val="hybridMultilevel"/>
    <w:tmpl w:val="D008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D538EE"/>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621874"/>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FF3A74"/>
    <w:multiLevelType w:val="hybridMultilevel"/>
    <w:tmpl w:val="BA168A82"/>
    <w:lvl w:ilvl="0" w:tplc="E4CAB6C8">
      <w:start w:val="15"/>
      <w:numFmt w:val="decimal"/>
      <w:lvlText w:val="%1."/>
      <w:lvlJc w:val="left"/>
      <w:pPr>
        <w:ind w:left="1080" w:hanging="360"/>
      </w:pPr>
      <w:rPr>
        <w:rFonts w:ascii="Simplified Arabic" w:eastAsia="Times New Roman" w:hAnsi="Simplified Arabic" w:cs="Simplified Arabic"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1BDE"/>
    <w:rsid w:val="00015C80"/>
    <w:rsid w:val="000C1261"/>
    <w:rsid w:val="000F13A3"/>
    <w:rsid w:val="00161F05"/>
    <w:rsid w:val="00190B62"/>
    <w:rsid w:val="00197401"/>
    <w:rsid w:val="001A2949"/>
    <w:rsid w:val="001D5848"/>
    <w:rsid w:val="001D6F39"/>
    <w:rsid w:val="00204E5D"/>
    <w:rsid w:val="002354E2"/>
    <w:rsid w:val="00265882"/>
    <w:rsid w:val="002C02F3"/>
    <w:rsid w:val="002D5B8E"/>
    <w:rsid w:val="00332BF9"/>
    <w:rsid w:val="0033433C"/>
    <w:rsid w:val="00352632"/>
    <w:rsid w:val="00355FE0"/>
    <w:rsid w:val="003B5F74"/>
    <w:rsid w:val="004025C0"/>
    <w:rsid w:val="004165CE"/>
    <w:rsid w:val="00460864"/>
    <w:rsid w:val="00520664"/>
    <w:rsid w:val="005B2773"/>
    <w:rsid w:val="005B4351"/>
    <w:rsid w:val="005E27C1"/>
    <w:rsid w:val="005F7FEC"/>
    <w:rsid w:val="006056DC"/>
    <w:rsid w:val="006A1969"/>
    <w:rsid w:val="006B5E00"/>
    <w:rsid w:val="006D7AE0"/>
    <w:rsid w:val="006E3B3B"/>
    <w:rsid w:val="00744CC7"/>
    <w:rsid w:val="007543F5"/>
    <w:rsid w:val="007836AA"/>
    <w:rsid w:val="007E0E21"/>
    <w:rsid w:val="008A132F"/>
    <w:rsid w:val="008E14B2"/>
    <w:rsid w:val="00B30017"/>
    <w:rsid w:val="00B43899"/>
    <w:rsid w:val="00B5507E"/>
    <w:rsid w:val="00B94E53"/>
    <w:rsid w:val="00C574F5"/>
    <w:rsid w:val="00C67EA8"/>
    <w:rsid w:val="00C80D58"/>
    <w:rsid w:val="00CA5E76"/>
    <w:rsid w:val="00D47974"/>
    <w:rsid w:val="00EC79DA"/>
    <w:rsid w:val="00FE1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Calibri" w:hAnsi="Calibri" w:cs="Arial"/>
      <w:color w:val="00000A"/>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color w:val="0000FF"/>
      <w:u w:val="single"/>
    </w:rPr>
  </w:style>
  <w:style w:type="character" w:customStyle="1" w:styleId="Char">
    <w:name w:val="رأس الصفحة Char"/>
    <w:basedOn w:val="a0"/>
  </w:style>
  <w:style w:type="character" w:customStyle="1" w:styleId="Char0">
    <w:name w:val="تذييل الصفحة Char"/>
    <w:basedOn w:val="a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a"/>
    <w:next w:val="a3"/>
    <w:pPr>
      <w:keepNext/>
      <w:spacing w:before="240" w:after="120"/>
    </w:pPr>
    <w:rPr>
      <w:rFonts w:ascii="Liberation Sans" w:eastAsia="Microsoft YaHei" w:hAnsi="Liberation Sans" w:cs="Tahoma"/>
      <w:sz w:val="28"/>
      <w:szCs w:val="28"/>
    </w:rPr>
  </w:style>
  <w:style w:type="paragraph" w:styleId="a3">
    <w:name w:val="Body Text"/>
    <w:basedOn w:val="a"/>
    <w:pPr>
      <w:spacing w:after="140" w:line="288" w:lineRule="auto"/>
    </w:pPr>
  </w:style>
  <w:style w:type="paragraph" w:styleId="a4">
    <w:name w:val="List"/>
    <w:basedOn w:val="a3"/>
    <w:rPr>
      <w:rFonts w:cs="Tahoma"/>
    </w:rPr>
  </w:style>
  <w:style w:type="paragraph" w:styleId="a5">
    <w:name w:val="caption"/>
    <w:basedOn w:val="a"/>
    <w:qFormat/>
    <w:pPr>
      <w:suppressLineNumbers/>
      <w:spacing w:before="120" w:after="120"/>
    </w:pPr>
    <w:rPr>
      <w:rFonts w:cs="Tahoma"/>
      <w:i/>
      <w:iCs/>
      <w:sz w:val="24"/>
      <w:szCs w:val="24"/>
    </w:rPr>
  </w:style>
  <w:style w:type="paragraph" w:customStyle="1" w:styleId="Index">
    <w:name w:val="Index"/>
    <w:basedOn w:val="a"/>
    <w:pPr>
      <w:suppressLineNumbers/>
    </w:pPr>
    <w:rPr>
      <w:rFonts w:cs="Tahoma"/>
    </w:rPr>
  </w:style>
  <w:style w:type="paragraph" w:styleId="a6">
    <w:name w:val="List Paragraph"/>
    <w:basedOn w:val="a"/>
    <w:qFormat/>
    <w:pPr>
      <w:ind w:left="720"/>
      <w:contextualSpacing/>
    </w:pPr>
  </w:style>
  <w:style w:type="paragraph" w:styleId="a7">
    <w:name w:val="header"/>
    <w:basedOn w:val="a"/>
    <w:pPr>
      <w:tabs>
        <w:tab w:val="center" w:pos="4320"/>
        <w:tab w:val="right" w:pos="8640"/>
      </w:tabs>
      <w:spacing w:after="0" w:line="240" w:lineRule="auto"/>
    </w:pPr>
  </w:style>
  <w:style w:type="paragraph" w:styleId="a8">
    <w:name w:val="footer"/>
    <w:basedOn w:val="a"/>
    <w:link w:val="Char10"/>
    <w:uiPriority w:val="99"/>
    <w:pPr>
      <w:tabs>
        <w:tab w:val="center" w:pos="4320"/>
        <w:tab w:val="right" w:pos="8640"/>
      </w:tabs>
      <w:spacing w:after="0" w:line="240" w:lineRule="auto"/>
    </w:pPr>
  </w:style>
  <w:style w:type="paragraph" w:styleId="a9">
    <w:name w:val="Balloon Text"/>
    <w:basedOn w:val="a"/>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Char10">
    <w:name w:val="تذييل الصفحة Char1"/>
    <w:link w:val="a8"/>
    <w:uiPriority w:val="99"/>
    <w:rsid w:val="001A2949"/>
    <w:rPr>
      <w:rFonts w:ascii="Calibri" w:eastAsia="Calibri" w:hAnsi="Calibri" w:cs="Arial"/>
      <w:color w:val="00000A"/>
      <w:kern w:val="1"/>
      <w:sz w:val="22"/>
      <w:szCs w:val="22"/>
    </w:rPr>
  </w:style>
  <w:style w:type="table" w:styleId="aa">
    <w:name w:val="Table Grid"/>
    <w:basedOn w:val="a1"/>
    <w:uiPriority w:val="59"/>
    <w:rsid w:val="000C12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 Spacing"/>
    <w:qFormat/>
    <w:rsid w:val="005E27C1"/>
    <w:pPr>
      <w:suppressAutoHyphens/>
    </w:pPr>
    <w:rPr>
      <w:rFonts w:ascii="Calibri" w:eastAsia="Calibri" w:hAnsi="Calibri" w:cs="Arial"/>
      <w:sz w:val="22"/>
      <w:szCs w:val="22"/>
      <w:lang w:val="en-MY"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uppressAutoHyphens/>
      <w:spacing w:after="200" w:line="276" w:lineRule="auto"/>
    </w:pPr>
    <w:rPr>
      <w:rFonts w:ascii="Calibri" w:eastAsia="Calibri" w:hAnsi="Calibri" w:cs="Arial"/>
      <w:color w:val="00000A"/>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color w:val="0000FF"/>
      <w:u w:val="single"/>
    </w:rPr>
  </w:style>
  <w:style w:type="character" w:customStyle="1" w:styleId="Char">
    <w:name w:val="رأس الصفحة Char"/>
    <w:basedOn w:val="a0"/>
  </w:style>
  <w:style w:type="character" w:customStyle="1" w:styleId="Char0">
    <w:name w:val="تذييل الصفحة Char"/>
    <w:basedOn w:val="a0"/>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a"/>
    <w:next w:val="a3"/>
    <w:pPr>
      <w:keepNext/>
      <w:spacing w:before="240" w:after="120"/>
    </w:pPr>
    <w:rPr>
      <w:rFonts w:ascii="Liberation Sans" w:eastAsia="Microsoft YaHei" w:hAnsi="Liberation Sans" w:cs="Tahoma"/>
      <w:sz w:val="28"/>
      <w:szCs w:val="28"/>
    </w:rPr>
  </w:style>
  <w:style w:type="paragraph" w:styleId="a3">
    <w:name w:val="Body Text"/>
    <w:basedOn w:val="a"/>
    <w:pPr>
      <w:spacing w:after="140" w:line="288" w:lineRule="auto"/>
    </w:pPr>
  </w:style>
  <w:style w:type="paragraph" w:styleId="a4">
    <w:name w:val="List"/>
    <w:basedOn w:val="a3"/>
    <w:rPr>
      <w:rFonts w:cs="Tahoma"/>
    </w:rPr>
  </w:style>
  <w:style w:type="paragraph" w:styleId="a5">
    <w:name w:val="caption"/>
    <w:basedOn w:val="a"/>
    <w:qFormat/>
    <w:pPr>
      <w:suppressLineNumbers/>
      <w:spacing w:before="120" w:after="120"/>
    </w:pPr>
    <w:rPr>
      <w:rFonts w:cs="Tahoma"/>
      <w:i/>
      <w:iCs/>
      <w:sz w:val="24"/>
      <w:szCs w:val="24"/>
    </w:rPr>
  </w:style>
  <w:style w:type="paragraph" w:customStyle="1" w:styleId="Index">
    <w:name w:val="Index"/>
    <w:basedOn w:val="a"/>
    <w:pPr>
      <w:suppressLineNumbers/>
    </w:pPr>
    <w:rPr>
      <w:rFonts w:cs="Tahoma"/>
    </w:rPr>
  </w:style>
  <w:style w:type="paragraph" w:styleId="a6">
    <w:name w:val="List Paragraph"/>
    <w:basedOn w:val="a"/>
    <w:qFormat/>
    <w:pPr>
      <w:ind w:left="720"/>
      <w:contextualSpacing/>
    </w:pPr>
  </w:style>
  <w:style w:type="paragraph" w:styleId="a7">
    <w:name w:val="header"/>
    <w:basedOn w:val="a"/>
    <w:pPr>
      <w:tabs>
        <w:tab w:val="center" w:pos="4320"/>
        <w:tab w:val="right" w:pos="8640"/>
      </w:tabs>
      <w:spacing w:after="0" w:line="240" w:lineRule="auto"/>
    </w:pPr>
  </w:style>
  <w:style w:type="paragraph" w:styleId="a8">
    <w:name w:val="footer"/>
    <w:basedOn w:val="a"/>
    <w:link w:val="Char10"/>
    <w:uiPriority w:val="99"/>
    <w:pPr>
      <w:tabs>
        <w:tab w:val="center" w:pos="4320"/>
        <w:tab w:val="right" w:pos="8640"/>
      </w:tabs>
      <w:spacing w:after="0" w:line="240" w:lineRule="auto"/>
    </w:pPr>
  </w:style>
  <w:style w:type="paragraph" w:styleId="a9">
    <w:name w:val="Balloon Text"/>
    <w:basedOn w:val="a"/>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Char10">
    <w:name w:val="تذييل الصفحة Char1"/>
    <w:link w:val="a8"/>
    <w:uiPriority w:val="99"/>
    <w:rsid w:val="001A2949"/>
    <w:rPr>
      <w:rFonts w:ascii="Calibri" w:eastAsia="Calibri" w:hAnsi="Calibri" w:cs="Arial"/>
      <w:color w:val="00000A"/>
      <w:kern w:val="1"/>
      <w:sz w:val="22"/>
      <w:szCs w:val="22"/>
    </w:rPr>
  </w:style>
  <w:style w:type="table" w:styleId="aa">
    <w:name w:val="Table Grid"/>
    <w:basedOn w:val="a1"/>
    <w:uiPriority w:val="59"/>
    <w:rsid w:val="000C12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No Spacing"/>
    <w:qFormat/>
    <w:rsid w:val="005E27C1"/>
    <w:pPr>
      <w:suppressAutoHyphens/>
    </w:pPr>
    <w:rPr>
      <w:rFonts w:ascii="Calibri" w:eastAsia="Calibri" w:hAnsi="Calibri" w:cs="Arial"/>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xxx.xxxx@sebhau.edu.ly"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31FE0-985C-48A2-9E2D-2F9B255BF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18</Words>
  <Characters>8086</Characters>
  <Application>Microsoft Office Word</Application>
  <DocSecurity>0</DocSecurity>
  <Lines>67</Lines>
  <Paragraphs>1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Naim Al Hussaini</Company>
  <LinksUpToDate>false</LinksUpToDate>
  <CharactersWithSpaces>9486</CharactersWithSpaces>
  <SharedDoc>false</SharedDoc>
  <HLinks>
    <vt:vector size="6" baseType="variant">
      <vt:variant>
        <vt:i4>2490376</vt:i4>
      </vt:variant>
      <vt:variant>
        <vt:i4>0</vt:i4>
      </vt:variant>
      <vt:variant>
        <vt:i4>0</vt:i4>
      </vt:variant>
      <vt:variant>
        <vt:i4>5</vt:i4>
      </vt:variant>
      <vt:variant>
        <vt:lpwstr>mailto:xxx.xxxx@sebhau.edu.l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hadi</dc:creator>
  <cp:lastModifiedBy>ibrahim azaga azaga</cp:lastModifiedBy>
  <cp:revision>2</cp:revision>
  <cp:lastPrinted>2017-07-17T03:29:00Z</cp:lastPrinted>
  <dcterms:created xsi:type="dcterms:W3CDTF">2019-04-28T08:19:00Z</dcterms:created>
  <dcterms:modified xsi:type="dcterms:W3CDTF">2019-04-2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amasGate.com</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55cd8671-8b9a-3b3c-b557-4dd457c3498f</vt:lpwstr>
  </property>
  <property fmtid="{D5CDD505-2E9C-101B-9397-08002B2CF9AE}" pid="10" name="Mendeley_Bookmark_3MNklAXuO7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1" name="Mendeley_Bookmark_3MNklAXuO7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2" name="Mendeley_Bookmark_3MNklAXuO7_3">
    <vt:lpwstr>particle": "", "given": "N A", "parse-names": false}, {"suffix": "", "dropping-particle": "", "family": "Lebbe", "non-dropping-particle": "", "given": "L", "parse-names": false}, {"suffix": "", "dropping-particle": "", "family": "Hoste", "non-dropping-par</vt:lpwstr>
  </property>
  <property fmtid="{D5CDD505-2E9C-101B-9397-08002B2CF9AE}" pid="13" name="Mendeley_Bookmark_3MNklAXuO7_4">
    <vt:lpwstr>ticle": "", "given": "B", "parse-names": false}, {"suffix": "", "dropping-particle": "", "family": "Goris", "non-dropping-particle": "", "given": "J", "parse-names": false}, {"suffix": "", "dropping-particle": "", "family": "Forsyth", "non-dropping-partic</vt:lpwstr>
  </property>
  <property fmtid="{D5CDD505-2E9C-101B-9397-08002B2CF9AE}" pid="14" name="Mendeley_Bookmark_3MNklAXuO7_5">
    <vt:lpwstr>le": "", "given": "G", "parse-names": false}, {"suffix": "", "dropping-particle": "", "family": "Heyndrickx", "non-dropping-particle": "", "given": "M", "parse-names": false}, {"suffix": "", "dropping-particle": "", "family": "Murray", "non-dropping-parti</vt:lpwstr>
  </property>
  <property fmtid="{D5CDD505-2E9C-101B-9397-08002B2CF9AE}" pid="15" name="Mendeley_Bookmark_3MNklAXuO7_6">
    <vt:lpwstr>cle": "", "given": "B L", "parse-names": false}, {"suffix": "", "dropping-particle": "", "family": "Syme", "non-dropping-particle": "", "given": "N", "parse-names": false}, {"suffix": "", "dropping-particle": "De", "family": "Vos", "non-dropping-particle"</vt:lpwstr>
  </property>
  <property fmtid="{D5CDD505-2E9C-101B-9397-08002B2CF9AE}" pid="16" name="Mendeley_Bookmark_3MNklAXuO7_7">
    <vt:lpwstr>: "", "given": "P", "parse-names": false}], "page": "1741-1753", "issued": {"date-parts": [["2000"]]}, "type": "article-journal"}}], "schema": "https://github.com/citation-style-language/schema/raw/master/csl-citation.json", "mendeley": {"previouslyFormat</vt:lpwstr>
  </property>
  <property fmtid="{D5CDD505-2E9C-101B-9397-08002B2CF9AE}" pid="17" name="Mendeley_Bookmark_3MNklAXuO7_8">
    <vt:lpwstr>tedCitation": "[1]", "formattedCitation": "[1]", "plainTextFormattedCitation": "[1]"}}</vt:lpwstr>
  </property>
  <property fmtid="{D5CDD505-2E9C-101B-9397-08002B2CF9AE}" pid="18" name="Mendeley_Bookmark_3c1PSihDHC_1">
    <vt:lpwstr>ADDIN CSL_CITATION {"properties": {"noteIndex": 0}, "citationItems": [{"id": "ITEM-1", "uris": ["http://www.mendeley.com/documents/?uuid=44a789ac-c610-47b4-b6b0-6977b8c80e23"], "itemData": {"DOI": "10.1038/ejcn.2011.98", "publisher": "Nature Publishing Gr</vt:lpwstr>
  </property>
  <property fmtid="{D5CDD505-2E9C-101B-9397-08002B2CF9AE}" pid="19" name="Mendeley_Bookmark_3c1PSihDH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20" name="Mendeley_Bookmark_3c1PSihDH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21" name="Mendeley_Bookmark_3c1PSihDHC_12">
    <vt:lpwstr>json", "mendeley": {"previouslyFormattedCitation": "[2]", "formattedCitation": "[2]", "plainTextFormattedCitation": "[2]"}}</vt:lpwstr>
  </property>
  <property fmtid="{D5CDD505-2E9C-101B-9397-08002B2CF9AE}" pid="22" name="Mendeley_Bookmark_3c1PSihDHC_2">
    <vt:lpwstr>oup", "issue": "9", "container-title": "Eur J Clin Nutr", "PMID": "21629270", "volume": "65", "id": "ITEM-1", "ISBN": "1476-5640 (Electronic)\\r0954-3007 (Linking)", "author": [{"suffix": "", "dropping-particle": "", "family": "Agrawal", "non-dropping-par</vt:lpwstr>
  </property>
  <property fmtid="{D5CDD505-2E9C-101B-9397-08002B2CF9AE}" pid="23" name="Mendeley_Bookmark_3c1PSihDHC_3">
    <vt:lpwstr>ticle": "", "given": "R P", "parse-names": false}, {"suffix": "", "dropping-particle": "", "family": "Jain", "non-dropping-particle": "", "given": "S", "parse-names": false}, {"suffix": "", "dropping-particle": "", "family": "Shah", "non-dropping-particle</vt:lpwstr>
  </property>
  <property fmtid="{D5CDD505-2E9C-101B-9397-08002B2CF9AE}" pid="24" name="Mendeley_Bookmark_3c1PSihDHC_4">
    <vt:lpwstr>": "", "given": "S", "parse-names": false}, {"suffix": "", "dropping-particle": "", "family": "Chopra", "non-dropping-particle": "", "given": "A", "parse-names": false}, {"suffix": "", "dropping-particle": "", "family": "Agarwal", "non-dropping-particle":</vt:lpwstr>
  </property>
  <property fmtid="{D5CDD505-2E9C-101B-9397-08002B2CF9AE}" pid="25" name="Mendeley_Bookmark_3c1PSihDH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26" name="Mendeley_Bookmark_3c1PSihDH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27" name="Mendeley_Bookmark_3c1PSihDH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28" name="Mendeley_Bookmark_3c1PSihDH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29" name="Mendeley_Bookmark_3c1PSihDH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30" name="Mendeley_Bookmark_4KYwvgaH9K_1">
    <vt:lpwstr>ADDIN Mendeley Bibliography CSL_BIBLIOGRAPHY </vt:lpwstr>
  </property>
  <property fmtid="{D5CDD505-2E9C-101B-9397-08002B2CF9AE}" pid="31" name="Mendeley_Bookmark_8qvROH0meC_1">
    <vt:lpwstr>ADDIN CSL_CITATION {"properties": {"noteIndex": 0}, "citationItems": [{"id": "ITEM-1", "uris": ["http://www.mendeley.com/documents/?uuid=44a789ac-c610-47b4-b6b0-6977b8c80e23"], "itemData": {"DOI": "10.1038/ejcn.2011.98", "publisher": "Nature Publishing Gr</vt:lpwstr>
  </property>
  <property fmtid="{D5CDD505-2E9C-101B-9397-08002B2CF9AE}" pid="32" name="Mendeley_Bookmark_8qvROH0me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33" name="Mendeley_Bookmark_8qvROH0me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34" name="Mendeley_Bookmark_8qvROH0meC_12">
    <vt:lpwstr>json", "mendeley": {"previouslyFormattedCitation": "[2]", "formattedCitation": "[2]", "plainTextFormattedCitation": "[2]"}}</vt:lpwstr>
  </property>
  <property fmtid="{D5CDD505-2E9C-101B-9397-08002B2CF9AE}" pid="35" name="Mendeley_Bookmark_8qvROH0meC_2">
    <vt:lpwstr>oup", "issue": "9", "container-title": "Eur J Clin Nutr", "PMID": "21629270", "volume": "65", "id": "ITEM-1", "ISBN": "1476-5640 (Electronic)\\r0954-3007 (Linking)", "author": [{"suffix": "", "dropping-particle": "", "family": "Agrawal", "non-dropping-par</vt:lpwstr>
  </property>
  <property fmtid="{D5CDD505-2E9C-101B-9397-08002B2CF9AE}" pid="36" name="Mendeley_Bookmark_8qvROH0meC_3">
    <vt:lpwstr>ticle": "", "given": "R P", "parse-names": false}, {"suffix": "", "dropping-particle": "", "family": "Jain", "non-dropping-particle": "", "given": "S", "parse-names": false}, {"suffix": "", "dropping-particle": "", "family": "Shah", "non-dropping-particle</vt:lpwstr>
  </property>
  <property fmtid="{D5CDD505-2E9C-101B-9397-08002B2CF9AE}" pid="37" name="Mendeley_Bookmark_8qvROH0meC_4">
    <vt:lpwstr>": "", "given": "S", "parse-names": false}, {"suffix": "", "dropping-particle": "", "family": "Chopra", "non-dropping-particle": "", "given": "A", "parse-names": false}, {"suffix": "", "dropping-particle": "", "family": "Agarwal", "non-dropping-particle":</vt:lpwstr>
  </property>
  <property fmtid="{D5CDD505-2E9C-101B-9397-08002B2CF9AE}" pid="38" name="Mendeley_Bookmark_8qvROH0me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39" name="Mendeley_Bookmark_8qvROH0me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40" name="Mendeley_Bookmark_8qvROH0me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41" name="Mendeley_Bookmark_8qvROH0me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42" name="Mendeley_Bookmark_8qvROH0me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43" name="Mendeley_Bookmark_9PNKSrH1Wu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44" name="Mendeley_Bookmark_9PNKSrH1Wu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45" name="Mendeley_Bookmark_9PNKSrH1Wu_3">
    <vt:lpwstr>particle": "", "given": "N A", "parse-names": false}, {"suffix": "", "dropping-particle": "", "family": "Lebbe", "non-dropping-particle": "", "given": "L", "parse-names": false}, {"suffix": "", "dropping-particle": "", "family": "Hoste", "non-dropping-par</vt:lpwstr>
  </property>
  <property fmtid="{D5CDD505-2E9C-101B-9397-08002B2CF9AE}" pid="46" name="Mendeley_Bookmark_9PNKSrH1Wu_4">
    <vt:lpwstr>ticle": "", "given": "B", "parse-names": false}, {"suffix": "", "dropping-particle": "", "family": "Goris", "non-dropping-particle": "", "given": "J", "parse-names": false}, {"suffix": "", "dropping-particle": "", "family": "Forsyth", "non-dropping-partic</vt:lpwstr>
  </property>
  <property fmtid="{D5CDD505-2E9C-101B-9397-08002B2CF9AE}" pid="47" name="Mendeley_Bookmark_9PNKSrH1Wu_5">
    <vt:lpwstr>le": "", "given": "G", "parse-names": false}, {"suffix": "", "dropping-particle": "", "family": "Heyndrickx", "non-dropping-particle": "", "given": "M", "parse-names": false}, {"suffix": "", "dropping-particle": "", "family": "Murray", "non-dropping-parti</vt:lpwstr>
  </property>
  <property fmtid="{D5CDD505-2E9C-101B-9397-08002B2CF9AE}" pid="48" name="Mendeley_Bookmark_9PNKSrH1Wu_6">
    <vt:lpwstr>cle": "", "given": "B L", "parse-names": false}, {"suffix": "", "dropping-particle": "", "family": "Syme", "non-dropping-particle": "", "given": "N", "parse-names": false}, {"suffix": "", "dropping-particle": "De", "family": "Vos", "non-dropping-particle"</vt:lpwstr>
  </property>
  <property fmtid="{D5CDD505-2E9C-101B-9397-08002B2CF9AE}" pid="49" name="Mendeley_Bookmark_9PNKSrH1Wu_7">
    <vt:lpwstr>: "", "given": "P", "parse-names": false}], "page": "1741-1753", "issued": {"date-parts": [["2000"]]}, "type": "article-journal"}}], "schema": "https://github.com/citation-style-language/schema/raw/master/csl-citation.json", "mendeley": {"previouslyFormat</vt:lpwstr>
  </property>
  <property fmtid="{D5CDD505-2E9C-101B-9397-08002B2CF9AE}" pid="50" name="Mendeley_Bookmark_9PNKSrH1Wu_8">
    <vt:lpwstr>tedCitation": "[1]", "formattedCitation": "[1]", "plainTextFormattedCitation": "[1]"}}</vt:lpwstr>
  </property>
  <property fmtid="{D5CDD505-2E9C-101B-9397-08002B2CF9AE}" pid="51" name="Mendeley_Bookmark_Az67jeZPoA_1">
    <vt:lpwstr>ADDIN CSL_CITATION {"properties": {"noteIndex": 0}, "citationItems": [{"id": "ITEM-1", "uris": ["http://www.mendeley.com/documents/?uuid=44a789ac-c610-47b4-b6b0-6977b8c80e23"], "itemData": {"DOI": "10.1038/ejcn.2011.98", "publisher": "Nature Publishing Gr</vt:lpwstr>
  </property>
  <property fmtid="{D5CDD505-2E9C-101B-9397-08002B2CF9AE}" pid="52" name="Mendeley_Bookmark_Az67jeZPoA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53" name="Mendeley_Bookmark_Az67jeZPoA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54" name="Mendeley_Bookmark_Az67jeZPoA_12">
    <vt:lpwstr>json", "mendeley": {"previouslyFormattedCitation": "[2]", "formattedCitation": "[2]", "plainTextFormattedCitation": "[2]"}}</vt:lpwstr>
  </property>
  <property fmtid="{D5CDD505-2E9C-101B-9397-08002B2CF9AE}" pid="55" name="Mendeley_Bookmark_Az67jeZPoA_2">
    <vt:lpwstr>oup", "issue": "9", "container-title": "Eur J Clin Nutr", "PMID": "21629270", "volume": "65", "id": "ITEM-1", "ISBN": "1476-5640 (Electronic)\\r0954-3007 (Linking)", "author": [{"suffix": "", "dropping-particle": "", "family": "Agrawal", "non-dropping-par</vt:lpwstr>
  </property>
  <property fmtid="{D5CDD505-2E9C-101B-9397-08002B2CF9AE}" pid="56" name="Mendeley_Bookmark_Az67jeZPoA_3">
    <vt:lpwstr>ticle": "", "given": "R P", "parse-names": false}, {"suffix": "", "dropping-particle": "", "family": "Jain", "non-dropping-particle": "", "given": "S", "parse-names": false}, {"suffix": "", "dropping-particle": "", "family": "Shah", "non-dropping-particle</vt:lpwstr>
  </property>
  <property fmtid="{D5CDD505-2E9C-101B-9397-08002B2CF9AE}" pid="57" name="Mendeley_Bookmark_Az67jeZPoA_4">
    <vt:lpwstr>": "", "given": "S", "parse-names": false}, {"suffix": "", "dropping-particle": "", "family": "Chopra", "non-dropping-particle": "", "given": "A", "parse-names": false}, {"suffix": "", "dropping-particle": "", "family": "Agarwal", "non-dropping-particle":</vt:lpwstr>
  </property>
  <property fmtid="{D5CDD505-2E9C-101B-9397-08002B2CF9AE}" pid="58" name="Mendeley_Bookmark_Az67jeZPoA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59" name="Mendeley_Bookmark_Az67jeZPoA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60" name="Mendeley_Bookmark_Az67jeZPoA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61" name="Mendeley_Bookmark_Az67jeZPoA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62" name="Mendeley_Bookmark_Az67jeZPoA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63" name="Mendeley_Bookmark_C5wFcC0Na7_1">
    <vt:lpwstr>ADDIN CSL_CITATION {"properties": {"noteIndex": 0}, "citationItems": [{"id": "ITEM-1", "uris": ["http://www.mendeley.com/documents/?uuid=44a789ac-c610-47b4-b6b0-6977b8c80e23"], "itemData": {"DOI": "10.1038/ejcn.2011.98", "publisher": "Nature Publishing Gr</vt:lpwstr>
  </property>
  <property fmtid="{D5CDD505-2E9C-101B-9397-08002B2CF9AE}" pid="64" name="Mendeley_Bookmark_C5wFcC0Na7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65" name="Mendeley_Bookmark_C5wFcC0Na7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66" name="Mendeley_Bookmark_C5wFcC0Na7_12">
    <vt:lpwstr>json", "mendeley": {"previouslyFormattedCitation": "[2]", "formattedCitation": "[2]", "plainTextFormattedCitation": "[2]"}}</vt:lpwstr>
  </property>
  <property fmtid="{D5CDD505-2E9C-101B-9397-08002B2CF9AE}" pid="67" name="Mendeley_Bookmark_C5wFcC0Na7_2">
    <vt:lpwstr>oup", "issue": "9", "container-title": "Eur J Clin Nutr", "PMID": "21629270", "volume": "65", "id": "ITEM-1", "ISBN": "1476-5640 (Electronic)\\r0954-3007 (Linking)", "author": [{"suffix": "", "dropping-particle": "", "family": "Agrawal", "non-dropping-par</vt:lpwstr>
  </property>
  <property fmtid="{D5CDD505-2E9C-101B-9397-08002B2CF9AE}" pid="68" name="Mendeley_Bookmark_C5wFcC0Na7_3">
    <vt:lpwstr>ticle": "", "given": "R P", "parse-names": false}, {"suffix": "", "dropping-particle": "", "family": "Jain", "non-dropping-particle": "", "given": "S", "parse-names": false}, {"suffix": "", "dropping-particle": "", "family": "Shah", "non-dropping-particle</vt:lpwstr>
  </property>
  <property fmtid="{D5CDD505-2E9C-101B-9397-08002B2CF9AE}" pid="69" name="Mendeley_Bookmark_C5wFcC0Na7_4">
    <vt:lpwstr>": "", "given": "S", "parse-names": false}, {"suffix": "", "dropping-particle": "", "family": "Chopra", "non-dropping-particle": "", "given": "A", "parse-names": false}, {"suffix": "", "dropping-particle": "", "family": "Agarwal", "non-dropping-particle":</vt:lpwstr>
  </property>
  <property fmtid="{D5CDD505-2E9C-101B-9397-08002B2CF9AE}" pid="70" name="Mendeley_Bookmark_C5wFcC0Na7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71" name="Mendeley_Bookmark_C5wFcC0Na7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72" name="Mendeley_Bookmark_C5wFcC0Na7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73" name="Mendeley_Bookmark_C5wFcC0Na7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74" name="Mendeley_Bookmark_C5wFcC0Na7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75" name="Mendeley_Bookmark_ILaLuTrdba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76" name="Mendeley_Bookmark_ILaLuTrdba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77" name="Mendeley_Bookmark_ILaLuTrdba_3">
    <vt:lpwstr>particle": "", "given": "N A", "parse-names": false}, {"suffix": "", "dropping-particle": "", "family": "Lebbe", "non-dropping-particle": "", "given": "L", "parse-names": false}, {"suffix": "", "dropping-particle": "", "family": "Hoste", "non-dropping-par</vt:lpwstr>
  </property>
  <property fmtid="{D5CDD505-2E9C-101B-9397-08002B2CF9AE}" pid="78" name="Mendeley_Bookmark_ILaLuTrdba_4">
    <vt:lpwstr>ticle": "", "given": "B", "parse-names": false}, {"suffix": "", "dropping-particle": "", "family": "Goris", "non-dropping-particle": "", "given": "J", "parse-names": false}, {"suffix": "", "dropping-particle": "", "family": "Forsyth", "non-dropping-partic</vt:lpwstr>
  </property>
  <property fmtid="{D5CDD505-2E9C-101B-9397-08002B2CF9AE}" pid="79" name="Mendeley_Bookmark_ILaLuTrdba_5">
    <vt:lpwstr>le": "", "given": "G", "parse-names": false}, {"suffix": "", "dropping-particle": "", "family": "Heyndrickx", "non-dropping-particle": "", "given": "M", "parse-names": false}, {"suffix": "", "dropping-particle": "", "family": "Murray", "non-dropping-parti</vt:lpwstr>
  </property>
  <property fmtid="{D5CDD505-2E9C-101B-9397-08002B2CF9AE}" pid="80" name="Mendeley_Bookmark_ILaLuTrdba_6">
    <vt:lpwstr>cle": "", "given": "B L", "parse-names": false}, {"suffix": "", "dropping-particle": "", "family": "Syme", "non-dropping-particle": "", "given": "N", "parse-names": false}, {"suffix": "", "dropping-particle": "De", "family": "Vos", "non-dropping-particle"</vt:lpwstr>
  </property>
  <property fmtid="{D5CDD505-2E9C-101B-9397-08002B2CF9AE}" pid="81" name="Mendeley_Bookmark_ILaLuTrdba_7">
    <vt:lpwstr>: "", "given": "P", "parse-names": false}], "page": "1741-1753", "issued": {"date-parts": [["2000"]]}, "type": "article-journal"}}], "schema": "https://github.com/citation-style-language/schema/raw/master/csl-citation.json", "mendeley": {"previouslyFormat</vt:lpwstr>
  </property>
  <property fmtid="{D5CDD505-2E9C-101B-9397-08002B2CF9AE}" pid="82" name="Mendeley_Bookmark_ILaLuTrdba_8">
    <vt:lpwstr>tedCitation": "[1]", "formattedCitation": "[1]", "plainTextFormattedCitation": "[1]"}}</vt:lpwstr>
  </property>
  <property fmtid="{D5CDD505-2E9C-101B-9397-08002B2CF9AE}" pid="83" name="Mendeley_Bookmark_TI9GS19r6y_1">
    <vt:lpwstr>ADDIN Mendeley Bibliography CSL_BIBLIOGRAPHY </vt:lpwstr>
  </property>
  <property fmtid="{D5CDD505-2E9C-101B-9397-08002B2CF9AE}" pid="84" name="Mendeley_Bookmark_XkgQpX2KNV_1">
    <vt:lpwstr>ADDIN CSL_CITATION {"properties": {"noteIndex": 0}, "citationItems": [{"id": "ITEM-1", "uris": ["http://www.mendeley.com/documents/?uuid=3d9cc335-e44f-4cbb-8431-c5e42883f889"], "itemData": {"issue": "11/12", "container-title": "Revue franc\u0327aise des c</vt:lpwstr>
  </property>
  <property fmtid="{D5CDD505-2E9C-101B-9397-08002B2CF9AE}" pid="85" name="Mendeley_Bookmark_XkgQpX2KNV_2">
    <vt:lpwstr>orps gras. Rev Fr Corps Gras", "volume": "22", "title": "Preparation of oilseed proteins by microbiological methods.", "id": "ITEM-1", "author": [{"suffix": "", "dropping-particle": "", "family": "Staron", "non-dropping-particle": "", "given": "T.", "pars</vt:lpwstr>
  </property>
  <property fmtid="{D5CDD505-2E9C-101B-9397-08002B2CF9AE}" pid="86" name="Mendeley_Bookmark_XkgQpX2KNV_3">
    <vt:lpwstr>e-names": false}], "page": "579-589", "issued": {"date-parts": [["1975"]]}, "type": "article-journal"}}], "schema": "https://github.com/citation-style-language/schema/raw/master/csl-citation.json", "mendeley": {"formattedCitation": "[3]", "plainTextFormat</vt:lpwstr>
  </property>
  <property fmtid="{D5CDD505-2E9C-101B-9397-08002B2CF9AE}" pid="87" name="Mendeley_Bookmark_XkgQpX2KNV_4">
    <vt:lpwstr>tedCitation": "[3]"}}</vt:lpwstr>
  </property>
  <property fmtid="{D5CDD505-2E9C-101B-9397-08002B2CF9AE}" pid="88" name="Mendeley_Bookmark_Y86twJpitg_1">
    <vt:lpwstr>ADDIN CSL_CITATION {"properties": {"noteIndex": 0}, "citationItems": [{"id": "ITEM-1", "uris": ["http://www.mendeley.com/documents/?uuid=3d9cc335-e44f-4cbb-8431-c5e42883f889"], "itemData": {"issue": "11/12", "container-title": "Revue franc\u0327aise des c</vt:lpwstr>
  </property>
  <property fmtid="{D5CDD505-2E9C-101B-9397-08002B2CF9AE}" pid="89" name="Mendeley_Bookmark_Y86twJpitg_2">
    <vt:lpwstr>orps gras. Rev Fr Corps Gras", "volume": "22", "title": "Preparation of oilseed proteins by microbiological methods.", "id": "ITEM-1", "author": [{"suffix": "", "dropping-particle": "", "family": "Staron", "non-dropping-particle": "", "given": "T.", "pars</vt:lpwstr>
  </property>
  <property fmtid="{D5CDD505-2E9C-101B-9397-08002B2CF9AE}" pid="90" name="Mendeley_Bookmark_Y86twJpitg_3">
    <vt:lpwstr>e-names": false}], "page": "579-589", "issued": {"date-parts": [["1975"]]}, "type": "article-journal"}}], "schema": "https://github.com/citation-style-language/schema/raw/master/csl-citation.json", "mendeley": {"formattedCitation": "[3]", "plainTextFormat</vt:lpwstr>
  </property>
  <property fmtid="{D5CDD505-2E9C-101B-9397-08002B2CF9AE}" pid="91" name="Mendeley_Bookmark_Y86twJpitg_4">
    <vt:lpwstr>tedCitation": "[3]"}}</vt:lpwstr>
  </property>
  <property fmtid="{D5CDD505-2E9C-101B-9397-08002B2CF9AE}" pid="92" name="Mendeley_Bookmark_dpiqeCAELk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93" name="Mendeley_Bookmark_dpiqeCAELk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94" name="Mendeley_Bookmark_dpiqeCAELk_3">
    <vt:lpwstr>particle": "", "given": "N A", "parse-names": false}, {"suffix": "", "dropping-particle": "", "family": "Lebbe", "non-dropping-particle": "", "given": "L", "parse-names": false}, {"suffix": "", "dropping-particle": "", "family": "Hoste", "non-dropping-par</vt:lpwstr>
  </property>
  <property fmtid="{D5CDD505-2E9C-101B-9397-08002B2CF9AE}" pid="95" name="Mendeley_Bookmark_dpiqeCAELk_4">
    <vt:lpwstr>ticle": "", "given": "B", "parse-names": false}, {"suffix": "", "dropping-particle": "", "family": "Goris", "non-dropping-particle": "", "given": "J", "parse-names": false}, {"suffix": "", "dropping-particle": "", "family": "Forsyth", "non-dropping-partic</vt:lpwstr>
  </property>
  <property fmtid="{D5CDD505-2E9C-101B-9397-08002B2CF9AE}" pid="96" name="Mendeley_Bookmark_dpiqeCAELk_5">
    <vt:lpwstr>le": "", "given": "G", "parse-names": false}, {"suffix": "", "dropping-particle": "", "family": "Heyndrickx", "non-dropping-particle": "", "given": "M", "parse-names": false}, {"suffix": "", "dropping-particle": "", "family": "Murray", "non-dropping-parti</vt:lpwstr>
  </property>
  <property fmtid="{D5CDD505-2E9C-101B-9397-08002B2CF9AE}" pid="97" name="Mendeley_Bookmark_dpiqeCAELk_6">
    <vt:lpwstr>cle": "", "given": "B L", "parse-names": false}, {"suffix": "", "dropping-particle": "", "family": "Syme", "non-dropping-particle": "", "given": "N", "parse-names": false}, {"suffix": "", "dropping-particle": "De", "family": "Vos", "non-dropping-particle"</vt:lpwstr>
  </property>
  <property fmtid="{D5CDD505-2E9C-101B-9397-08002B2CF9AE}" pid="98" name="Mendeley_Bookmark_dpiqeCAELk_7">
    <vt:lpwstr>: "", "given": "P", "parse-names": false}], "page": "1741-1753", "issued": {"date-parts": [["2000"]]}, "type": "article-journal"}}], "schema": "https://github.com/citation-style-language/schema/raw/master/csl-citation.json", "mendeley": {"previouslyFormat</vt:lpwstr>
  </property>
  <property fmtid="{D5CDD505-2E9C-101B-9397-08002B2CF9AE}" pid="99" name="Mendeley_Bookmark_dpiqeCAELk_8">
    <vt:lpwstr>tedCitation": "[1]", "formattedCitation": "[1]", "plainTextFormattedCitation": "[1]"}}</vt:lpwstr>
  </property>
  <property fmtid="{D5CDD505-2E9C-101B-9397-08002B2CF9AE}" pid="100" name="Mendeley_Bookmark_kjDdqcOeAB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01" name="Mendeley_Bookmark_kjDdqcOeAB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02" name="Mendeley_Bookmark_kjDdqcOeAB_3">
    <vt:lpwstr>particle": "", "given": "N A", "parse-names": false}, {"suffix": "", "dropping-particle": "", "family": "Lebbe", "non-dropping-particle": "", "given": "L", "parse-names": false}, {"suffix": "", "dropping-particle": "", "family": "Hoste", "non-dropping-par</vt:lpwstr>
  </property>
  <property fmtid="{D5CDD505-2E9C-101B-9397-08002B2CF9AE}" pid="103" name="Mendeley_Bookmark_kjDdqcOeAB_4">
    <vt:lpwstr>ticle": "", "given": "B", "parse-names": false}, {"suffix": "", "dropping-particle": "", "family": "Goris", "non-dropping-particle": "", "given": "J", "parse-names": false}, {"suffix": "", "dropping-particle": "", "family": "Forsyth", "non-dropping-partic</vt:lpwstr>
  </property>
  <property fmtid="{D5CDD505-2E9C-101B-9397-08002B2CF9AE}" pid="104" name="Mendeley_Bookmark_kjDdqcOeAB_5">
    <vt:lpwstr>le": "", "given": "G", "parse-names": false}, {"suffix": "", "dropping-particle": "", "family": "Heyndrickx", "non-dropping-particle": "", "given": "M", "parse-names": false}, {"suffix": "", "dropping-particle": "", "family": "Murray", "non-dropping-parti</vt:lpwstr>
  </property>
  <property fmtid="{D5CDD505-2E9C-101B-9397-08002B2CF9AE}" pid="105" name="Mendeley_Bookmark_kjDdqcOeAB_6">
    <vt:lpwstr>cle": "", "given": "B L", "parse-names": false}, {"suffix": "", "dropping-particle": "", "family": "Syme", "non-dropping-particle": "", "given": "N", "parse-names": false}, {"suffix": "", "dropping-particle": "De", "family": "Vos", "non-dropping-particle"</vt:lpwstr>
  </property>
  <property fmtid="{D5CDD505-2E9C-101B-9397-08002B2CF9AE}" pid="106" name="Mendeley_Bookmark_kjDdqcOeAB_7">
    <vt:lpwstr>: "", "given": "P", "parse-names": false}], "page": "1741-1753", "issued": {"date-parts": [["2000"]]}, "type": "article-journal"}}], "schema": "https://github.com/citation-style-language/schema/raw/master/csl-citation.json", "mendeley": {"previouslyFormat</vt:lpwstr>
  </property>
  <property fmtid="{D5CDD505-2E9C-101B-9397-08002B2CF9AE}" pid="107" name="Mendeley_Bookmark_kjDdqcOeAB_8">
    <vt:lpwstr>tedCitation": "[1]", "formattedCitation": "[1]", "plainTextFormattedCitation": "[1]"}}</vt:lpwstr>
  </property>
  <property fmtid="{D5CDD505-2E9C-101B-9397-08002B2CF9AE}" pid="108" name="Mendeley_Bookmark_lL0Pa7gAEV_1">
    <vt:lpwstr>ADDIN CSL_CITATION {"properties": {"noteIndex": 0}, "citationItems": [{"id": "ITEM-1", "uris": ["http://www.mendeley.com/documents/?uuid=44a789ac-c610-47b4-b6b0-6977b8c80e23"], "itemData": {"DOI": "10.1038/ejcn.2011.98", "publisher": "Nature Publishing Gr</vt:lpwstr>
  </property>
  <property fmtid="{D5CDD505-2E9C-101B-9397-08002B2CF9AE}" pid="109" name="Mendeley_Bookmark_lL0Pa7gAEV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10" name="Mendeley_Bookmark_lL0Pa7gAEV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11" name="Mendeley_Bookmark_lL0Pa7gAEV_12">
    <vt:lpwstr>json", "mendeley": {"previouslyFormattedCitation": "[2]", "formattedCitation": "[2]", "plainTextFormattedCitation": "[2]"}}</vt:lpwstr>
  </property>
  <property fmtid="{D5CDD505-2E9C-101B-9397-08002B2CF9AE}" pid="112" name="Mendeley_Bookmark_lL0Pa7gAEV_2">
    <vt:lpwstr>oup", "issue": "9", "container-title": "Eur J Clin Nutr", "PMID": "21629270", "volume": "65", "id": "ITEM-1", "ISBN": "1476-5640 (Electronic)\\r0954-3007 (Linking)", "author": [{"suffix": "", "dropping-particle": "", "family": "Agrawal", "non-dropping-par</vt:lpwstr>
  </property>
  <property fmtid="{D5CDD505-2E9C-101B-9397-08002B2CF9AE}" pid="113" name="Mendeley_Bookmark_lL0Pa7gAEV_3">
    <vt:lpwstr>ticle": "", "given": "R P", "parse-names": false}, {"suffix": "", "dropping-particle": "", "family": "Jain", "non-dropping-particle": "", "given": "S", "parse-names": false}, {"suffix": "", "dropping-particle": "", "family": "Shah", "non-dropping-particle</vt:lpwstr>
  </property>
  <property fmtid="{D5CDD505-2E9C-101B-9397-08002B2CF9AE}" pid="114" name="Mendeley_Bookmark_lL0Pa7gAEV_4">
    <vt:lpwstr>": "", "given": "S", "parse-names": false}, {"suffix": "", "dropping-particle": "", "family": "Chopra", "non-dropping-particle": "", "given": "A", "parse-names": false}, {"suffix": "", "dropping-particle": "", "family": "Agarwal", "non-dropping-particle":</vt:lpwstr>
  </property>
  <property fmtid="{D5CDD505-2E9C-101B-9397-08002B2CF9AE}" pid="115" name="Mendeley_Bookmark_lL0Pa7gAEV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16" name="Mendeley_Bookmark_lL0Pa7gAEV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17" name="Mendeley_Bookmark_lL0Pa7gAEV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18" name="Mendeley_Bookmark_lL0Pa7gAEV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19" name="Mendeley_Bookmark_lL0Pa7gAEV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20" name="Mendeley_Bookmark_mUcz4Ijl93_1">
    <vt:lpwstr>ADDIN CSL_CITATION {"properties": {"noteIndex": 0}, "citationItems": [{"id": "ITEM-1", "uris": ["http://www.mendeley.com/documents/?uuid=44a789ac-c610-47b4-b6b0-6977b8c80e23"], "itemData": {"DOI": "10.1038/ejcn.2011.98", "publisher": "Nature Publishing Gr</vt:lpwstr>
  </property>
  <property fmtid="{D5CDD505-2E9C-101B-9397-08002B2CF9AE}" pid="121" name="Mendeley_Bookmark_mUcz4Ijl93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22" name="Mendeley_Bookmark_mUcz4Ijl93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23" name="Mendeley_Bookmark_mUcz4Ijl93_12">
    <vt:lpwstr>json", "mendeley": {"previouslyFormattedCitation": "[2]", "formattedCitation": "[2]", "plainTextFormattedCitation": "[2]"}}</vt:lpwstr>
  </property>
  <property fmtid="{D5CDD505-2E9C-101B-9397-08002B2CF9AE}" pid="124" name="Mendeley_Bookmark_mUcz4Ijl93_2">
    <vt:lpwstr>oup", "issue": "9", "container-title": "Eur J Clin Nutr", "PMID": "21629270", "volume": "65", "id": "ITEM-1", "ISBN": "1476-5640 (Electronic)\\r0954-3007 (Linking)", "author": [{"suffix": "", "dropping-particle": "", "family": "Agrawal", "non-dropping-par</vt:lpwstr>
  </property>
  <property fmtid="{D5CDD505-2E9C-101B-9397-08002B2CF9AE}" pid="125" name="Mendeley_Bookmark_mUcz4Ijl93_3">
    <vt:lpwstr>ticle": "", "given": "R P", "parse-names": false}, {"suffix": "", "dropping-particle": "", "family": "Jain", "non-dropping-particle": "", "given": "S", "parse-names": false}, {"suffix": "", "dropping-particle": "", "family": "Shah", "non-dropping-particle</vt:lpwstr>
  </property>
  <property fmtid="{D5CDD505-2E9C-101B-9397-08002B2CF9AE}" pid="126" name="Mendeley_Bookmark_mUcz4Ijl93_4">
    <vt:lpwstr>": "", "given": "S", "parse-names": false}, {"suffix": "", "dropping-particle": "", "family": "Chopra", "non-dropping-particle": "", "given": "A", "parse-names": false}, {"suffix": "", "dropping-particle": "", "family": "Agarwal", "non-dropping-particle":</vt:lpwstr>
  </property>
  <property fmtid="{D5CDD505-2E9C-101B-9397-08002B2CF9AE}" pid="127" name="Mendeley_Bookmark_mUcz4Ijl93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28" name="Mendeley_Bookmark_mUcz4Ijl93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29" name="Mendeley_Bookmark_mUcz4Ijl93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30" name="Mendeley_Bookmark_mUcz4Ijl93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31" name="Mendeley_Bookmark_mUcz4Ijl93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32" name="Mendeley_Bookmark_rEh8D9VurP_1">
    <vt:lpwstr>ADDIN CSL_CITATION {"properties": {"noteIndex": 0}, "citationItems": [{"id": "ITEM-1", "uris": ["http://www.mendeley.com/documents/?uuid=3d9cc335-e44f-4cbb-8431-c5e42883f889"], "itemData": {"issue": "11/12", "container-title": "Revue franc\u0327aise des c</vt:lpwstr>
  </property>
  <property fmtid="{D5CDD505-2E9C-101B-9397-08002B2CF9AE}" pid="133" name="Mendeley_Bookmark_rEh8D9VurP_2">
    <vt:lpwstr>orps gras. Rev Fr Corps Gras", "volume": "22", "title": "Preparation of oilseed proteins by microbiological methods.", "id": "ITEM-1", "author": [{"suffix": "", "dropping-particle": "", "family": "Staron", "non-dropping-particle": "", "given": "T.", "pars</vt:lpwstr>
  </property>
  <property fmtid="{D5CDD505-2E9C-101B-9397-08002B2CF9AE}" pid="134" name="Mendeley_Bookmark_rEh8D9VurP_3">
    <vt:lpwstr>e-names": false}], "page": "579-589", "issued": {"date-parts": [["1975"]]}, "type": "article-journal"}}], "schema": "https://github.com/citation-style-language/schema/raw/master/csl-citation.json", "mendeley": {"previouslyFormattedCitation": "[3]", "forma</vt:lpwstr>
  </property>
  <property fmtid="{D5CDD505-2E9C-101B-9397-08002B2CF9AE}" pid="135" name="Mendeley_Bookmark_rEh8D9VurP_4">
    <vt:lpwstr>ttedCitation": "[3]", "plainTextFormattedCitation": "[3]"}}</vt:lpwstr>
  </property>
  <property fmtid="{D5CDD505-2E9C-101B-9397-08002B2CF9AE}" pid="136" name="Mendeley_Bookmark_sgtaNyEJh7_1">
    <vt:lpwstr>ADDIN CSL_CITATION {"properties": {"noteIndex": 0}, "citationItems": [{"id": "ITEM-1", "uris": ["http://www.mendeley.com/documents/?uuid=3d9cc335-e44f-4cbb-8431-c5e42883f889"], "itemData": {"issue": "11/12", "container-title": "Revue franc\u0327aise des c</vt:lpwstr>
  </property>
  <property fmtid="{D5CDD505-2E9C-101B-9397-08002B2CF9AE}" pid="137" name="Mendeley_Bookmark_sgtaNyEJh7_2">
    <vt:lpwstr>orps gras. Rev Fr Corps Gras", "volume": "22", "title": "Preparation of oilseed proteins by microbiological methods.", "id": "ITEM-1", "author": [{"suffix": "", "dropping-particle": "", "family": "Staron", "non-dropping-particle": "", "given": "T.", "pars</vt:lpwstr>
  </property>
  <property fmtid="{D5CDD505-2E9C-101B-9397-08002B2CF9AE}" pid="138" name="Mendeley_Bookmark_sgtaNyEJh7_3">
    <vt:lpwstr>e-names": false}], "page": "579-589", "issued": {"date-parts": [["1975"]]}, "type": "article-journal"}}], "schema": "https://github.com/citation-style-language/schema/raw/master/csl-citation.json", "mendeley": {"previouslyFormattedCitation": "[3]", "forma</vt:lpwstr>
  </property>
  <property fmtid="{D5CDD505-2E9C-101B-9397-08002B2CF9AE}" pid="139" name="Mendeley_Bookmark_sgtaNyEJh7_4">
    <vt:lpwstr>ttedCitation": "[3]", "plainTextFormattedCitation": "[3]"}}</vt:lpwstr>
  </property>
  <property fmtid="{D5CDD505-2E9C-101B-9397-08002B2CF9AE}" pid="140" name="Mendeley_Bookmark_vFiYUKqFEM_1">
    <vt:lpwstr>ADDIN CSL_CITATION {"properties": {"noteIndex": 0}, "citationItems": [{"id": "ITEM-1", "uris": ["http://www.mendeley.com/documents/?uuid=3d9cc335-e44f-4cbb-8431-c5e42883f889"], "itemData": {"issue": "11/12", "container-title": "Revue franc\u0327aise des c</vt:lpwstr>
  </property>
  <property fmtid="{D5CDD505-2E9C-101B-9397-08002B2CF9AE}" pid="141" name="Mendeley_Bookmark_vFiYUKqFEM_2">
    <vt:lpwstr>orps gras. Rev Fr Corps Gras", "volume": "22", "title": "Preparation of oilseed proteins by microbiological methods.", "id": "ITEM-1", "author": [{"suffix": "", "dropping-particle": "", "family": "Staron", "non-dropping-particle": "", "given": "T.", "pars</vt:lpwstr>
  </property>
  <property fmtid="{D5CDD505-2E9C-101B-9397-08002B2CF9AE}" pid="142" name="Mendeley_Bookmark_vFiYUKqFEM_3">
    <vt:lpwstr>e-names": false}], "page": "579-589", "issued": {"date-parts": [["1975"]]}, "type": "article-journal"}}], "schema": "https://github.com/citation-style-language/schema/raw/master/csl-citation.json", "mendeley": {"formattedCitation": "[3]", "plainTextFormat</vt:lpwstr>
  </property>
  <property fmtid="{D5CDD505-2E9C-101B-9397-08002B2CF9AE}" pid="143" name="Mendeley_Bookmark_vFiYUKqFEM_4">
    <vt:lpwstr>tedCitation": "[3]"}}</vt:lpwstr>
  </property>
  <property fmtid="{D5CDD505-2E9C-101B-9397-08002B2CF9AE}" pid="144" name="Mendeley_Bookmark_xaDmgJZi9B_1">
    <vt:lpwstr>ADDIN CSL_CITATION {"properties": {"noteIndex": 0}, "citationItems": [{"id": "ITEM-1", "uris": ["http://www.mendeley.com/documents/?uuid=3d9cc335-e44f-4cbb-8431-c5e42883f889"], "itemData": {"issue": "11/12", "container-title": "Revue franc\u0327aise des c</vt:lpwstr>
  </property>
  <property fmtid="{D5CDD505-2E9C-101B-9397-08002B2CF9AE}" pid="145" name="Mendeley_Bookmark_xaDmgJZi9B_2">
    <vt:lpwstr>orps gras. Rev Fr Corps Gras", "volume": "22", "title": "Preparation of oilseed proteins by microbiological methods.", "id": "ITEM-1", "author": [{"suffix": "", "dropping-particle": "", "family": "Staron", "non-dropping-particle": "", "given": "T.", "pars</vt:lpwstr>
  </property>
  <property fmtid="{D5CDD505-2E9C-101B-9397-08002B2CF9AE}" pid="146" name="Mendeley_Bookmark_xaDmgJZi9B_3">
    <vt:lpwstr>e-names": false}], "page": "579-589", "issued": {"date-parts": [["1975"]]}, "type": "article-journal"}}], "schema": "https://github.com/citation-style-language/schema/raw/master/csl-citation.json", "mendeley": {"formattedCitation": "[3]", "plainTextFormat</vt:lpwstr>
  </property>
  <property fmtid="{D5CDD505-2E9C-101B-9397-08002B2CF9AE}" pid="147" name="Mendeley_Bookmark_xaDmgJZi9B_4">
    <vt:lpwstr>tedCitation": "[3]"}}</vt:lpwstr>
  </property>
  <property fmtid="{D5CDD505-2E9C-101B-9397-08002B2CF9AE}" pid="148" name="Mendeley_Bookmark_yEUHmasaJV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49" name="Mendeley_Bookmark_yEUHmasaJV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50" name="Mendeley_Bookmark_yEUHmasaJV_3">
    <vt:lpwstr>particle": "", "given": "N A", "parse-names": false}, {"suffix": "", "dropping-particle": "", "family": "Lebbe", "non-dropping-particle": "", "given": "L", "parse-names": false}, {"suffix": "", "dropping-particle": "", "family": "Hoste", "non-dropping-par</vt:lpwstr>
  </property>
  <property fmtid="{D5CDD505-2E9C-101B-9397-08002B2CF9AE}" pid="151" name="Mendeley_Bookmark_yEUHmasaJV_4">
    <vt:lpwstr>ticle": "", "given": "B", "parse-names": false}, {"suffix": "", "dropping-particle": "", "family": "Goris", "non-dropping-particle": "", "given": "J", "parse-names": false}, {"suffix": "", "dropping-particle": "", "family": "Forsyth", "non-dropping-partic</vt:lpwstr>
  </property>
  <property fmtid="{D5CDD505-2E9C-101B-9397-08002B2CF9AE}" pid="152" name="Mendeley_Bookmark_yEUHmasaJV_5">
    <vt:lpwstr>le": "", "given": "G", "parse-names": false}, {"suffix": "", "dropping-particle": "", "family": "Heyndrickx", "non-dropping-particle": "", "given": "M", "parse-names": false}, {"suffix": "", "dropping-particle": "", "family": "Murray", "non-dropping-parti</vt:lpwstr>
  </property>
  <property fmtid="{D5CDD505-2E9C-101B-9397-08002B2CF9AE}" pid="153" name="Mendeley_Bookmark_yEUHmasaJV_6">
    <vt:lpwstr>cle": "", "given": "B L", "parse-names": false}, {"suffix": "", "dropping-particle": "", "family": "Syme", "non-dropping-particle": "", "given": "N", "parse-names": false}, {"suffix": "", "dropping-particle": "De", "family": "Vos", "non-dropping-particle"</vt:lpwstr>
  </property>
  <property fmtid="{D5CDD505-2E9C-101B-9397-08002B2CF9AE}" pid="154" name="Mendeley_Bookmark_yEUHmasaJV_7">
    <vt:lpwstr>: "", "given": "P", "parse-names": false}], "page": "1741-1753", "issued": {"date-parts": [["2000"]]}, "type": "article-journal"}}], "schema": "https://github.com/citation-style-language/schema/raw/master/csl-citation.json", "mendeley": {"previouslyFormat</vt:lpwstr>
  </property>
  <property fmtid="{D5CDD505-2E9C-101B-9397-08002B2CF9AE}" pid="155" name="Mendeley_Bookmark_yEUHmasaJV_8">
    <vt:lpwstr>tedCitation": "[1]", "formattedCitation": "[1]", "plainTextFormattedCitation": "[1]"}}</vt:lpwstr>
  </property>
  <property fmtid="{D5CDD505-2E9C-101B-9397-08002B2CF9AE}" pid="156" name="ScaleCrop">
    <vt:bool>false</vt:bool>
  </property>
  <property fmtid="{D5CDD505-2E9C-101B-9397-08002B2CF9AE}" pid="157" name="ShareDoc">
    <vt:bool>false</vt:bool>
  </property>
</Properties>
</file>